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CFE46" w14:textId="77777777" w:rsidR="00D7040B" w:rsidRDefault="00CB43FE">
      <w:pPr>
        <w:pBdr>
          <w:top w:val="nil"/>
          <w:left w:val="nil"/>
          <w:bottom w:val="nil"/>
          <w:right w:val="nil"/>
          <w:between w:val="nil"/>
        </w:pBdr>
        <w:spacing w:before="0"/>
        <w:rPr>
          <w:b/>
          <w:color w:val="6D64E8"/>
          <w:sz w:val="40"/>
          <w:szCs w:val="40"/>
        </w:rPr>
      </w:pPr>
      <w:r>
        <w:rPr>
          <w:b/>
          <w:color w:val="6D64E8"/>
          <w:sz w:val="40"/>
          <w:szCs w:val="40"/>
        </w:rPr>
        <w:t>Universidad Autónoma de Querétaro</w:t>
      </w:r>
    </w:p>
    <w:p w14:paraId="31ACFE47" w14:textId="77777777" w:rsidR="00D7040B" w:rsidRDefault="00CB43FE">
      <w:pPr>
        <w:pBdr>
          <w:top w:val="nil"/>
          <w:left w:val="nil"/>
          <w:bottom w:val="nil"/>
          <w:right w:val="nil"/>
          <w:between w:val="nil"/>
        </w:pBdr>
        <w:spacing w:before="0" w:line="240" w:lineRule="auto"/>
        <w:rPr>
          <w:sz w:val="20"/>
          <w:szCs w:val="20"/>
        </w:rPr>
      </w:pPr>
      <w:r>
        <w:rPr>
          <w:sz w:val="20"/>
          <w:szCs w:val="20"/>
        </w:rPr>
        <w:t>Facultad de Ingeniería</w:t>
      </w:r>
    </w:p>
    <w:p w14:paraId="31ACFE48" w14:textId="1E38BBA3" w:rsidR="00D7040B" w:rsidRDefault="00CB43FE">
      <w:pPr>
        <w:pBdr>
          <w:top w:val="nil"/>
          <w:left w:val="nil"/>
          <w:bottom w:val="nil"/>
          <w:right w:val="nil"/>
          <w:between w:val="nil"/>
        </w:pBdr>
        <w:spacing w:before="0" w:line="240" w:lineRule="auto"/>
        <w:rPr>
          <w:sz w:val="20"/>
          <w:szCs w:val="20"/>
        </w:rPr>
      </w:pPr>
      <w:r>
        <w:rPr>
          <w:sz w:val="20"/>
          <w:szCs w:val="20"/>
        </w:rPr>
        <w:t>Maestría en Inteligencia Artificial</w:t>
      </w:r>
    </w:p>
    <w:p w14:paraId="01831E02" w14:textId="7D046395" w:rsidR="008B647B" w:rsidRDefault="008B647B">
      <w:pPr>
        <w:pBdr>
          <w:top w:val="nil"/>
          <w:left w:val="nil"/>
          <w:bottom w:val="nil"/>
          <w:right w:val="nil"/>
          <w:between w:val="nil"/>
        </w:pBdr>
        <w:spacing w:before="0" w:line="240" w:lineRule="auto"/>
        <w:rPr>
          <w:sz w:val="20"/>
          <w:szCs w:val="20"/>
        </w:rPr>
      </w:pPr>
      <w:r>
        <w:rPr>
          <w:sz w:val="20"/>
          <w:szCs w:val="20"/>
        </w:rPr>
        <w:t xml:space="preserve">Machine </w:t>
      </w:r>
      <w:proofErr w:type="spellStart"/>
      <w:r>
        <w:rPr>
          <w:sz w:val="20"/>
          <w:szCs w:val="20"/>
        </w:rPr>
        <w:t>Learning</w:t>
      </w:r>
      <w:proofErr w:type="spellEnd"/>
    </w:p>
    <w:p w14:paraId="31ACFE49" w14:textId="77777777" w:rsidR="00D7040B" w:rsidRDefault="00CB43FE">
      <w:pPr>
        <w:spacing w:before="0" w:line="240" w:lineRule="auto"/>
        <w:ind w:left="0"/>
        <w:rPr>
          <w:sz w:val="20"/>
          <w:szCs w:val="20"/>
        </w:rPr>
      </w:pPr>
      <w:r>
        <w:rPr>
          <w:sz w:val="20"/>
          <w:szCs w:val="20"/>
        </w:rPr>
        <w:t>Sheila Leyva López</w:t>
      </w:r>
    </w:p>
    <w:p w14:paraId="31ACFE4C" w14:textId="2BC3F1C7" w:rsidR="00D7040B" w:rsidRDefault="005274BE">
      <w:pPr>
        <w:pStyle w:val="Ttulo"/>
        <w:pBdr>
          <w:top w:val="nil"/>
          <w:left w:val="nil"/>
          <w:bottom w:val="nil"/>
          <w:right w:val="nil"/>
          <w:between w:val="nil"/>
        </w:pBdr>
      </w:pPr>
      <w:bookmarkStart w:id="0" w:name="_6jynaot9cbnq" w:colFirst="0" w:colLast="0"/>
      <w:bookmarkEnd w:id="0"/>
      <w:r>
        <w:t>Normalización e imputación</w:t>
      </w:r>
    </w:p>
    <w:p w14:paraId="31ACFE4D" w14:textId="16F5439B" w:rsidR="00D7040B" w:rsidRDefault="00847490">
      <w:pPr>
        <w:pStyle w:val="Subttulo"/>
        <w:pBdr>
          <w:top w:val="nil"/>
          <w:left w:val="nil"/>
          <w:bottom w:val="nil"/>
          <w:right w:val="nil"/>
          <w:between w:val="nil"/>
        </w:pBdr>
        <w:rPr>
          <w:b/>
          <w:color w:val="6D64E8"/>
        </w:rPr>
      </w:pPr>
      <w:bookmarkStart w:id="1" w:name="_eqpoxxy8gmzz" w:colFirst="0" w:colLast="0"/>
      <w:bookmarkEnd w:id="1"/>
      <w:r>
        <w:rPr>
          <w:b/>
        </w:rPr>
        <w:t>30 de septiembre</w:t>
      </w:r>
      <w:r w:rsidR="004C7E8E">
        <w:rPr>
          <w:b/>
        </w:rPr>
        <w:t xml:space="preserve"> del 2022</w:t>
      </w:r>
    </w:p>
    <w:p w14:paraId="585A1980" w14:textId="2A785A55" w:rsidR="008B68FB" w:rsidRDefault="008B68FB" w:rsidP="008B68FB">
      <w:pPr>
        <w:pStyle w:val="Ttulo1"/>
        <w:pBdr>
          <w:top w:val="nil"/>
          <w:left w:val="nil"/>
          <w:bottom w:val="nil"/>
          <w:right w:val="nil"/>
          <w:between w:val="nil"/>
        </w:pBdr>
      </w:pPr>
      <w:bookmarkStart w:id="2" w:name="_rrar1dgps27e" w:colFirst="0" w:colLast="0"/>
      <w:bookmarkEnd w:id="2"/>
      <w:r>
        <w:t>Objetivo</w:t>
      </w:r>
    </w:p>
    <w:p w14:paraId="31ACFE4E" w14:textId="1329ED75" w:rsidR="00D7040B" w:rsidRPr="008B68FB" w:rsidRDefault="008B68FB" w:rsidP="00EC3D9A">
      <w:pPr>
        <w:pStyle w:val="Ttulo1"/>
        <w:pBdr>
          <w:top w:val="nil"/>
          <w:left w:val="nil"/>
          <w:bottom w:val="nil"/>
          <w:right w:val="nil"/>
          <w:between w:val="nil"/>
        </w:pBdr>
        <w:jc w:val="both"/>
        <w:rPr>
          <w:b/>
          <w:bCs/>
        </w:rPr>
      </w:pPr>
      <w:bookmarkStart w:id="3" w:name="_tzdnzsjenc30" w:colFirst="0" w:colLast="0"/>
      <w:bookmarkEnd w:id="3"/>
      <w:r w:rsidRPr="008A3D80">
        <w:rPr>
          <w:color w:val="666666"/>
          <w:sz w:val="22"/>
          <w:szCs w:val="22"/>
        </w:rPr>
        <w:t xml:space="preserve">Desarrollar habilidades en el </w:t>
      </w:r>
      <w:r w:rsidR="007832B1">
        <w:rPr>
          <w:color w:val="666666"/>
          <w:sz w:val="22"/>
          <w:szCs w:val="22"/>
        </w:rPr>
        <w:t xml:space="preserve">tratamiento </w:t>
      </w:r>
      <w:r w:rsidRPr="008A3D80">
        <w:rPr>
          <w:color w:val="666666"/>
          <w:sz w:val="22"/>
          <w:szCs w:val="22"/>
        </w:rPr>
        <w:t xml:space="preserve">de datos, mediante el lenguaje de programación de </w:t>
      </w:r>
      <w:proofErr w:type="spellStart"/>
      <w:r w:rsidRPr="008A3D80">
        <w:rPr>
          <w:color w:val="666666"/>
          <w:sz w:val="22"/>
          <w:szCs w:val="22"/>
        </w:rPr>
        <w:t>python</w:t>
      </w:r>
      <w:proofErr w:type="spellEnd"/>
      <w:r w:rsidRPr="008A3D80">
        <w:rPr>
          <w:color w:val="666666"/>
          <w:sz w:val="22"/>
          <w:szCs w:val="22"/>
        </w:rPr>
        <w:t xml:space="preserve">, para su aplicación en </w:t>
      </w:r>
      <w:r w:rsidR="007832B1">
        <w:rPr>
          <w:color w:val="666666"/>
          <w:sz w:val="22"/>
          <w:szCs w:val="22"/>
        </w:rPr>
        <w:t>mode</w:t>
      </w:r>
      <w:r w:rsidR="00777EC1">
        <w:rPr>
          <w:color w:val="666666"/>
          <w:sz w:val="22"/>
          <w:szCs w:val="22"/>
        </w:rPr>
        <w:t>l</w:t>
      </w:r>
      <w:r w:rsidR="007832B1">
        <w:rPr>
          <w:color w:val="666666"/>
          <w:sz w:val="22"/>
          <w:szCs w:val="22"/>
        </w:rPr>
        <w:t xml:space="preserve">os de </w:t>
      </w:r>
      <w:r w:rsidRPr="008A3D80">
        <w:rPr>
          <w:color w:val="666666"/>
          <w:sz w:val="22"/>
          <w:szCs w:val="22"/>
        </w:rPr>
        <w:t xml:space="preserve">Machine </w:t>
      </w:r>
      <w:proofErr w:type="spellStart"/>
      <w:r w:rsidRPr="008A3D80">
        <w:rPr>
          <w:color w:val="666666"/>
          <w:sz w:val="22"/>
          <w:szCs w:val="22"/>
        </w:rPr>
        <w:t>Learning</w:t>
      </w:r>
      <w:proofErr w:type="spellEnd"/>
      <w:r w:rsidRPr="008A3D80">
        <w:rPr>
          <w:color w:val="666666"/>
          <w:sz w:val="22"/>
          <w:szCs w:val="22"/>
        </w:rPr>
        <w:t>.</w:t>
      </w:r>
    </w:p>
    <w:p w14:paraId="3742C44C" w14:textId="69720C26" w:rsidR="00516DED" w:rsidRDefault="009A7FC4" w:rsidP="00EC3D9A">
      <w:pPr>
        <w:pStyle w:val="Ttulo1"/>
        <w:pBdr>
          <w:top w:val="nil"/>
          <w:left w:val="nil"/>
          <w:bottom w:val="nil"/>
          <w:right w:val="nil"/>
          <w:between w:val="nil"/>
        </w:pBdr>
        <w:jc w:val="both"/>
      </w:pPr>
      <w:bookmarkStart w:id="4" w:name="_t9v7ujla5r8q" w:colFirst="0" w:colLast="0"/>
      <w:bookmarkEnd w:id="4"/>
      <w:r>
        <w:t>Introducción</w:t>
      </w:r>
    </w:p>
    <w:p w14:paraId="4400E8B8" w14:textId="405F171D" w:rsidR="006979AC" w:rsidRDefault="00F27853" w:rsidP="00EC3D9A">
      <w:pPr>
        <w:spacing w:before="240" w:after="240"/>
        <w:ind w:left="0"/>
        <w:jc w:val="both"/>
      </w:pPr>
      <w:r>
        <w:t xml:space="preserve">Dentro del área de la Inteligencia </w:t>
      </w:r>
      <w:r w:rsidR="00132D51">
        <w:t>Artificial</w:t>
      </w:r>
      <w:r w:rsidR="00C3187D">
        <w:t xml:space="preserve"> (IA)</w:t>
      </w:r>
      <w:r>
        <w:t xml:space="preserve"> existe una sub-área llamada Machine </w:t>
      </w:r>
      <w:proofErr w:type="spellStart"/>
      <w:r>
        <w:t>Learning</w:t>
      </w:r>
      <w:proofErr w:type="spellEnd"/>
      <w:r w:rsidR="00C3187D">
        <w:t xml:space="preserve"> (ML)</w:t>
      </w:r>
      <w:r w:rsidR="00F05CDE">
        <w:t xml:space="preserve">, </w:t>
      </w:r>
      <w:r w:rsidR="00D25F0D">
        <w:t>cuyas herramientas permiten a un sistema aprender patrones y comportamientos de los datos en lugar de aprender mediante la programación explí</w:t>
      </w:r>
      <w:r w:rsidR="00870348">
        <w:t>cita.</w:t>
      </w:r>
      <w:r w:rsidR="00E60BED">
        <w:t xml:space="preserve"> </w:t>
      </w:r>
      <w:r w:rsidR="00DF1BF5">
        <w:t xml:space="preserve">Las técnicas de aprendizaje en </w:t>
      </w:r>
      <w:r w:rsidR="00CE34D6">
        <w:t>ML</w:t>
      </w:r>
      <w:r w:rsidR="00DF1BF5">
        <w:t xml:space="preserve"> son indispensables en </w:t>
      </w:r>
      <w:r w:rsidR="00921E7A">
        <w:t>el rendimiento</w:t>
      </w:r>
      <w:r w:rsidR="00D86E82">
        <w:t xml:space="preserve"> de los modelos predictivos, por tal motivo, es de suma importancia preparar, conocer y entender los datos</w:t>
      </w:r>
      <w:r w:rsidR="00C26326">
        <w:t xml:space="preserve"> que se le proporcionarán al algoritmo, dado que, si estos</w:t>
      </w:r>
      <w:r w:rsidR="005974A3">
        <w:t xml:space="preserve"> no están preprocesados se generarán sesgos y errores que se pueden arrastrar</w:t>
      </w:r>
      <w:r w:rsidR="00027B47">
        <w:t xml:space="preserve"> hasta el entr</w:t>
      </w:r>
      <w:r w:rsidR="00DB0A06">
        <w:t>ena</w:t>
      </w:r>
      <w:r w:rsidR="00027B47">
        <w:t xml:space="preserve">miento y clasificación o predicción de los modelos de </w:t>
      </w:r>
      <w:r w:rsidR="00522685">
        <w:t>ML</w:t>
      </w:r>
      <w:r w:rsidR="00027B47">
        <w:t>.</w:t>
      </w:r>
    </w:p>
    <w:p w14:paraId="67962F00" w14:textId="2BF45887" w:rsidR="00921E7A" w:rsidRDefault="00E8376B" w:rsidP="00EC3D9A">
      <w:pPr>
        <w:spacing w:before="240" w:after="240"/>
        <w:ind w:left="0"/>
        <w:jc w:val="both"/>
      </w:pPr>
      <w:r>
        <w:t>Durante</w:t>
      </w:r>
      <w:r w:rsidR="00EA6F7C">
        <w:t xml:space="preserve"> la etapa de preprocesamiento o tratamiento de los datos el objetivo principal es conocer los datos, saber qué representan</w:t>
      </w:r>
      <w:r w:rsidR="00142580">
        <w:t>, qué información</w:t>
      </w:r>
      <w:r w:rsidR="0038217F">
        <w:t xml:space="preserve"> proporcionan, el balance de sus clases, la cantidad </w:t>
      </w:r>
      <w:r w:rsidR="00A21821">
        <w:t xml:space="preserve">de </w:t>
      </w:r>
      <w:r w:rsidR="0038217F">
        <w:t>atributos con las que se cuenta</w:t>
      </w:r>
      <w:r w:rsidR="003E6FED">
        <w:t xml:space="preserve"> y su</w:t>
      </w:r>
      <w:r w:rsidR="00F10B67">
        <w:t xml:space="preserve"> tipo</w:t>
      </w:r>
      <w:r w:rsidR="0038217F">
        <w:t>, así como las instancias</w:t>
      </w:r>
      <w:r w:rsidR="00CB158B">
        <w:t xml:space="preserve">, su distribución, </w:t>
      </w:r>
      <w:r w:rsidR="008E6D54">
        <w:t xml:space="preserve">si </w:t>
      </w:r>
      <w:r w:rsidR="008E6D54">
        <w:lastRenderedPageBreak/>
        <w:t>tienen valores faltantes,</w:t>
      </w:r>
      <w:r w:rsidR="0003751F">
        <w:t xml:space="preserve"> sus valores atípicos,</w:t>
      </w:r>
      <w:r w:rsidR="003E6FED">
        <w:t xml:space="preserve"> los valores de sus cuartiles,</w:t>
      </w:r>
      <w:r w:rsidR="0003751F">
        <w:t xml:space="preserve"> además de</w:t>
      </w:r>
      <w:r w:rsidR="00D73A53">
        <w:t>,</w:t>
      </w:r>
      <w:r w:rsidR="0003751F">
        <w:t xml:space="preserve"> </w:t>
      </w:r>
      <w:r w:rsidR="003E6FED">
        <w:t>métricas de estadística como el promedio, valor máximo, mínimo, varianza, desviación estándar, covarianza</w:t>
      </w:r>
      <w:r w:rsidR="00F10B67">
        <w:t xml:space="preserve"> y moda.</w:t>
      </w:r>
    </w:p>
    <w:p w14:paraId="24EDA2FB" w14:textId="628377F9" w:rsidR="0025575D" w:rsidRDefault="009E3473" w:rsidP="00EC3D9A">
      <w:pPr>
        <w:spacing w:before="240" w:after="240"/>
        <w:ind w:left="0"/>
        <w:jc w:val="both"/>
      </w:pPr>
      <w:r>
        <w:t>Una vez que se exploran</w:t>
      </w:r>
      <w:r w:rsidR="00F77D3F">
        <w:t xml:space="preserve"> y conocen</w:t>
      </w:r>
      <w:r>
        <w:t xml:space="preserve"> los datos</w:t>
      </w:r>
      <w:r w:rsidR="00C95F16">
        <w:t xml:space="preserve"> se debe </w:t>
      </w:r>
      <w:r w:rsidR="00F77D3F">
        <w:t xml:space="preserve">medir la calidad de estos. </w:t>
      </w:r>
      <w:r w:rsidR="002E504C">
        <w:t>En la práctica se pueden presentar diversos problemas</w:t>
      </w:r>
      <w:r w:rsidR="006C490B">
        <w:t xml:space="preserve"> en la calidad, los cuales</w:t>
      </w:r>
      <w:r w:rsidR="002E504C">
        <w:t xml:space="preserve"> deben tratarse</w:t>
      </w:r>
      <w:r w:rsidR="00113FFE">
        <w:t xml:space="preserve"> en la etapa de preprocesamiento</w:t>
      </w:r>
      <w:r w:rsidR="009D0329">
        <w:t xml:space="preserve">, </w:t>
      </w:r>
      <w:r w:rsidR="00062486">
        <w:t xml:space="preserve">por ejemplo, valores atípicos </w:t>
      </w:r>
      <w:r w:rsidR="003A0624">
        <w:t>no-válidos</w:t>
      </w:r>
      <w:r w:rsidR="00CB3467">
        <w:t xml:space="preserve"> (</w:t>
      </w:r>
      <w:r w:rsidR="006C490B">
        <w:t>generalmente</w:t>
      </w:r>
      <w:r w:rsidR="004D71B2">
        <w:t xml:space="preserve"> son</w:t>
      </w:r>
      <w:r w:rsidR="00CB3467">
        <w:t xml:space="preserve"> errores al momento de ingresar el registro), </w:t>
      </w:r>
      <w:r w:rsidR="009807B7">
        <w:t xml:space="preserve">porcentaje de </w:t>
      </w:r>
      <w:r w:rsidR="00DB63C6">
        <w:t>datos faltantes y problemas de cardinalidad irregular</w:t>
      </w:r>
      <w:r w:rsidR="00442AAB">
        <w:t xml:space="preserve"> [1]</w:t>
      </w:r>
      <w:r w:rsidR="00DB63C6">
        <w:t>.</w:t>
      </w:r>
      <w:r w:rsidR="003A0624">
        <w:t xml:space="preserve"> Es aquí donde aparecen las técnicas de normalización e imputación. Dado</w:t>
      </w:r>
      <w:r w:rsidR="00200A8D">
        <w:t xml:space="preserve"> que, si el porcentaje de datos faltantes no es mayor al 60% es posible hacer un</w:t>
      </w:r>
      <w:r w:rsidR="00E770C0">
        <w:t xml:space="preserve"> valor estimados -imputación-. Asimismo, </w:t>
      </w:r>
      <w:r w:rsidR="001A030A">
        <w:t>resulta</w:t>
      </w:r>
      <w:r w:rsidR="00E770C0">
        <w:t xml:space="preserve"> importante normalizar los datos, ya que, </w:t>
      </w:r>
      <w:r w:rsidR="00106AB0">
        <w:t>ciertos algoritmos requieren que los datos estén limitados en un rango.</w:t>
      </w:r>
      <w:r w:rsidR="001A030A">
        <w:t xml:space="preserve"> </w:t>
      </w:r>
    </w:p>
    <w:p w14:paraId="31ACFE52" w14:textId="40DF5B33" w:rsidR="00D7040B" w:rsidRDefault="00F10B67" w:rsidP="00EC3D9A">
      <w:pPr>
        <w:spacing w:before="240" w:after="240"/>
        <w:ind w:left="0"/>
        <w:jc w:val="both"/>
      </w:pPr>
      <w:r>
        <w:t>En el presente trabajo se desarrollan las funciones</w:t>
      </w:r>
      <w:r w:rsidR="00F06BF1">
        <w:t>,</w:t>
      </w:r>
      <w:r>
        <w:t xml:space="preserve"> </w:t>
      </w:r>
      <w:r w:rsidR="00F06BF1">
        <w:t xml:space="preserve">en lenguaje de Python, </w:t>
      </w:r>
      <w:r>
        <w:t xml:space="preserve">necesarias para </w:t>
      </w:r>
      <w:r w:rsidR="00106AB0">
        <w:t xml:space="preserve">la normalización e imputación de valores faltantes </w:t>
      </w:r>
      <w:r>
        <w:t>de cualquier base de datos</w:t>
      </w:r>
      <w:r w:rsidR="004A2901">
        <w:t xml:space="preserve">, comprobando que dichas acciones no alteren </w:t>
      </w:r>
      <w:r w:rsidR="001A030A">
        <w:t xml:space="preserve">el tipo de distribución de los datos. </w:t>
      </w:r>
    </w:p>
    <w:p w14:paraId="31ACFE64" w14:textId="54E04AC3" w:rsidR="00D7040B" w:rsidRDefault="00CB43FE" w:rsidP="00EC3D9A">
      <w:pPr>
        <w:pStyle w:val="Ttulo1"/>
        <w:ind w:left="0"/>
        <w:jc w:val="both"/>
      </w:pPr>
      <w:bookmarkStart w:id="5" w:name="_ogp52fyi6djo" w:colFirst="0" w:colLast="0"/>
      <w:bookmarkStart w:id="6" w:name="_aaqfa9y1vq4h" w:colFirst="0" w:colLast="0"/>
      <w:bookmarkStart w:id="7" w:name="_7yu86mjgg785" w:colFirst="0" w:colLast="0"/>
      <w:bookmarkEnd w:id="5"/>
      <w:bookmarkEnd w:id="6"/>
      <w:bookmarkEnd w:id="7"/>
      <w:r>
        <w:t>Marco Teórico</w:t>
      </w:r>
    </w:p>
    <w:p w14:paraId="3BA10C35" w14:textId="24D49533" w:rsidR="00B077F3" w:rsidRPr="00B077F3" w:rsidRDefault="00B077F3" w:rsidP="00EC3D9A">
      <w:pPr>
        <w:jc w:val="both"/>
      </w:pPr>
      <w:r w:rsidRPr="00B077F3">
        <w:t xml:space="preserve">Es importante conocer conceptos básicos </w:t>
      </w:r>
      <w:r w:rsidR="00884D79">
        <w:t>de la estadística</w:t>
      </w:r>
      <w:r w:rsidR="00911A5A">
        <w:t>, datos, así como de</w:t>
      </w:r>
      <w:r w:rsidRPr="00B077F3">
        <w:t xml:space="preserve"> la </w:t>
      </w:r>
      <w:r w:rsidR="006A7A62">
        <w:t>I</w:t>
      </w:r>
      <w:r w:rsidRPr="00B077F3">
        <w:t xml:space="preserve">nteligencia </w:t>
      </w:r>
      <w:r w:rsidR="00E65AA8">
        <w:t>A</w:t>
      </w:r>
      <w:r w:rsidRPr="00B077F3">
        <w:t xml:space="preserve">rtificial y </w:t>
      </w:r>
      <w:r w:rsidR="00E65AA8">
        <w:t>M</w:t>
      </w:r>
      <w:r w:rsidRPr="00B077F3">
        <w:t xml:space="preserve">achine </w:t>
      </w:r>
      <w:proofErr w:type="spellStart"/>
      <w:r w:rsidR="00E65AA8">
        <w:t>L</w:t>
      </w:r>
      <w:r w:rsidRPr="00B077F3">
        <w:t>earning</w:t>
      </w:r>
      <w:proofErr w:type="spellEnd"/>
      <w:r w:rsidRPr="00B077F3">
        <w:t xml:space="preserve"> que permitan entender el contexto en el que se trabaja:</w:t>
      </w:r>
    </w:p>
    <w:p w14:paraId="31ACFF47" w14:textId="269FF006" w:rsidR="00D7040B" w:rsidRDefault="00C06ED4" w:rsidP="00EC3D9A">
      <w:pPr>
        <w:pStyle w:val="Ttulo3"/>
        <w:jc w:val="both"/>
      </w:pPr>
      <w:r w:rsidRPr="00C06ED4">
        <w:t>Instancias</w:t>
      </w:r>
      <w:r w:rsidR="00C447AF">
        <w:t xml:space="preserve"> y </w:t>
      </w:r>
      <w:r w:rsidR="002A37A2">
        <w:t>atributos</w:t>
      </w:r>
      <w:r w:rsidRPr="00C06ED4">
        <w:t xml:space="preserve"> </w:t>
      </w:r>
    </w:p>
    <w:p w14:paraId="50274B27" w14:textId="46B30C77" w:rsidR="002D0E39" w:rsidRDefault="00F43E72" w:rsidP="00EC3D9A">
      <w:pPr>
        <w:jc w:val="both"/>
      </w:pPr>
      <w:r w:rsidRPr="00F43E72">
        <w:t xml:space="preserve">En general, </w:t>
      </w:r>
      <w:r w:rsidR="008A2C47">
        <w:t>todo</w:t>
      </w:r>
      <w:r w:rsidRPr="00F43E72">
        <w:t xml:space="preserve"> sistema tiene entradas y salidas.  Específicamente los conjuntos de datos </w:t>
      </w:r>
      <w:r w:rsidR="007E6A2F">
        <w:t xml:space="preserve">de </w:t>
      </w:r>
      <w:r w:rsidRPr="00F43E72">
        <w:t xml:space="preserve">entrada y salida pueden ser instancias, atributos </w:t>
      </w:r>
      <w:r w:rsidR="001426CD">
        <w:t>o</w:t>
      </w:r>
      <w:r w:rsidRPr="00F43E72">
        <w:t xml:space="preserve"> características. Si aterrizamos estos conceptos en una base de datos</w:t>
      </w:r>
      <w:r w:rsidR="00796431">
        <w:t>, las filas son llamadas instancias</w:t>
      </w:r>
      <w:r w:rsidR="00B86182">
        <w:t xml:space="preserve">, es decir, </w:t>
      </w:r>
      <w:r w:rsidR="0099688F">
        <w:t xml:space="preserve">son </w:t>
      </w:r>
      <w:r w:rsidR="00B86182">
        <w:t>los registros</w:t>
      </w:r>
      <w:r w:rsidR="0099688F">
        <w:t>; mientras que, los atributos corresponden a las columnas</w:t>
      </w:r>
      <w:r w:rsidR="00DF6F8D">
        <w:t>, es decir, son los campos</w:t>
      </w:r>
      <w:r w:rsidR="00116508">
        <w:t>, formando así una matriz de atributos</w:t>
      </w:r>
      <w:r w:rsidR="00CF65B7">
        <w:t xml:space="preserve"> ‘x’</w:t>
      </w:r>
      <w:r w:rsidR="00116508">
        <w:t xml:space="preserve"> vs instancias</w:t>
      </w:r>
      <w:r w:rsidR="00CF65B7">
        <w:t xml:space="preserve"> ‘y’</w:t>
      </w:r>
      <w:r w:rsidR="002C7352">
        <w:t xml:space="preserve"> </w:t>
      </w:r>
      <w:r w:rsidR="005B5CED">
        <w:fldChar w:fldCharType="begin" w:fldLock="1"/>
      </w:r>
      <w:r w:rsidR="005B5CED">
        <w:instrText>ADDIN CSL_CITATION {"citationItems":[{"id":"ITEM-1","itemData":{"ISBN":"9788418854613","author":[{"dropping-particle":"","family":"Antonio","given":"Marco","non-dropping-particle":"","parse-names":false,"suffix":""},{"dropping-particle":"","family":"Fernández","given":"Aceves","non-dropping-particle":"","parse-names":false,"suffix":""}],"id":"ITEM-1","issued":{"date-parts":[["0"]]},"publisher":"Universo de Letras","title":"Inteligencia artificial para programadores con prisa by Marco Antonio Aceves Fernández - Books on Google Play","type":"book"},"uris":["http://www.mendeley.com/documents/?uuid=34faff6e-c8f5-4151-9891-849e235135d2"]}],"mendeley":{"formattedCitation":"[1]","plainTextFormattedCitation":"[1]","previouslyFormattedCitation":"[1]"},"properties":{"noteIndex":0},"schema":"https://github.com/citation-style-language/schema/raw/master/csl-citation.json"}</w:instrText>
      </w:r>
      <w:r w:rsidR="005B5CED">
        <w:fldChar w:fldCharType="separate"/>
      </w:r>
      <w:r w:rsidR="005B5CED" w:rsidRPr="005B5CED">
        <w:rPr>
          <w:noProof/>
        </w:rPr>
        <w:t>[1]</w:t>
      </w:r>
      <w:r w:rsidR="005B5CED">
        <w:fldChar w:fldCharType="end"/>
      </w:r>
      <w:r w:rsidR="002C7352">
        <w:t>(ver Ilustración 1)</w:t>
      </w:r>
      <w:r w:rsidR="000D3DA9">
        <w:t>.</w:t>
      </w:r>
    </w:p>
    <w:p w14:paraId="3D0CD1D3" w14:textId="77777777" w:rsidR="00381A3C" w:rsidRDefault="006B56F9" w:rsidP="0035647F">
      <w:pPr>
        <w:keepNext/>
        <w:jc w:val="center"/>
      </w:pPr>
      <w:r>
        <w:rPr>
          <w:noProof/>
        </w:rPr>
        <w:lastRenderedPageBreak/>
        <w:drawing>
          <wp:inline distT="0" distB="0" distL="0" distR="0" wp14:anchorId="2F65DABD" wp14:editId="343DFA60">
            <wp:extent cx="3656965" cy="1447737"/>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72006" cy="1453691"/>
                    </a:xfrm>
                    <a:prstGeom prst="rect">
                      <a:avLst/>
                    </a:prstGeom>
                    <a:noFill/>
                  </pic:spPr>
                </pic:pic>
              </a:graphicData>
            </a:graphic>
          </wp:inline>
        </w:drawing>
      </w:r>
    </w:p>
    <w:p w14:paraId="63181E94" w14:textId="31A92E20" w:rsidR="006B56F9" w:rsidRDefault="00381A3C" w:rsidP="0035647F">
      <w:pPr>
        <w:pStyle w:val="Descripcin"/>
        <w:jc w:val="center"/>
      </w:pPr>
      <w:r>
        <w:t xml:space="preserve">Ilustración </w:t>
      </w:r>
      <w:r>
        <w:fldChar w:fldCharType="begin"/>
      </w:r>
      <w:r>
        <w:instrText xml:space="preserve"> SEQ Ilustración \* ARABIC </w:instrText>
      </w:r>
      <w:r>
        <w:fldChar w:fldCharType="separate"/>
      </w:r>
      <w:r w:rsidR="005A6F16">
        <w:rPr>
          <w:noProof/>
        </w:rPr>
        <w:t>1</w:t>
      </w:r>
      <w:r>
        <w:fldChar w:fldCharType="end"/>
      </w:r>
      <w:r w:rsidR="003536DE">
        <w:t>.</w:t>
      </w:r>
      <w:r w:rsidR="00F06BF1">
        <w:t xml:space="preserve"> Tabla (matriz) de datos.</w:t>
      </w:r>
    </w:p>
    <w:p w14:paraId="42F315F1" w14:textId="730F81D6" w:rsidR="00381A3C" w:rsidRDefault="008D7EE1" w:rsidP="00EC3D9A">
      <w:pPr>
        <w:jc w:val="both"/>
      </w:pPr>
      <w:r>
        <w:t>Cabe mencionar que l</w:t>
      </w:r>
      <w:r w:rsidR="00381A3C">
        <w:t>os valores que reciben los atributos se llamas características</w:t>
      </w:r>
      <w:r w:rsidR="00BC7E7A">
        <w:t>, y los distintos valores de un atributo son llamadas observaciones.</w:t>
      </w:r>
    </w:p>
    <w:p w14:paraId="38D54FED" w14:textId="7E710867" w:rsidR="003E7F19" w:rsidRDefault="003E7F19" w:rsidP="00EC3D9A">
      <w:pPr>
        <w:pStyle w:val="Ttulo3"/>
        <w:jc w:val="both"/>
      </w:pPr>
      <w:r>
        <w:t>Tipos de atributos</w:t>
      </w:r>
    </w:p>
    <w:p w14:paraId="44654B78" w14:textId="0412E0DC" w:rsidR="00BD1311" w:rsidRDefault="003536DE" w:rsidP="00EC3D9A">
      <w:pPr>
        <w:jc w:val="both"/>
      </w:pPr>
      <w:r>
        <w:t>Generalmente los atributos s</w:t>
      </w:r>
      <w:r w:rsidR="00AA46C8">
        <w:t>e distinguen por ser</w:t>
      </w:r>
      <w:r>
        <w:t xml:space="preserve"> cuantita</w:t>
      </w:r>
      <w:r w:rsidR="00C84468">
        <w:t>tivo</w:t>
      </w:r>
      <w:r w:rsidR="00AA46C8">
        <w:t>s</w:t>
      </w:r>
      <w:r w:rsidR="00C84468">
        <w:t xml:space="preserve"> o cualitativo</w:t>
      </w:r>
      <w:r w:rsidR="00AA46C8">
        <w:t>s</w:t>
      </w:r>
      <w:r w:rsidR="00C84468">
        <w:t xml:space="preserve">. </w:t>
      </w:r>
      <w:r w:rsidR="00F8013D">
        <w:t>A su vez e</w:t>
      </w:r>
      <w:r w:rsidR="000D3DA9" w:rsidRPr="00180152">
        <w:t xml:space="preserve">xisten distintos </w:t>
      </w:r>
      <w:r w:rsidR="00F8013D">
        <w:t>sub</w:t>
      </w:r>
      <w:r w:rsidR="000D3DA9" w:rsidRPr="00180152">
        <w:t xml:space="preserve">tipos de atributos: </w:t>
      </w:r>
    </w:p>
    <w:p w14:paraId="7A0F3568" w14:textId="5642EC53" w:rsidR="00BD1311" w:rsidRDefault="00BD1311" w:rsidP="00EC3D9A">
      <w:pPr>
        <w:pStyle w:val="Prrafodelista"/>
        <w:numPr>
          <w:ilvl w:val="0"/>
          <w:numId w:val="5"/>
        </w:numPr>
        <w:jc w:val="both"/>
      </w:pPr>
      <w:r>
        <w:t>Numérico</w:t>
      </w:r>
    </w:p>
    <w:p w14:paraId="607107F0" w14:textId="068D9097" w:rsidR="00BD1311" w:rsidRDefault="00BD1311" w:rsidP="00EC3D9A">
      <w:pPr>
        <w:pStyle w:val="Prrafodelista"/>
        <w:numPr>
          <w:ilvl w:val="1"/>
          <w:numId w:val="5"/>
        </w:numPr>
        <w:jc w:val="both"/>
      </w:pPr>
      <w:r>
        <w:t>Numérico</w:t>
      </w:r>
    </w:p>
    <w:p w14:paraId="6DA2026F" w14:textId="700A5AA0" w:rsidR="00BD1311" w:rsidRDefault="00BD1311" w:rsidP="00EC3D9A">
      <w:pPr>
        <w:pStyle w:val="Prrafodelista"/>
        <w:numPr>
          <w:ilvl w:val="1"/>
          <w:numId w:val="5"/>
        </w:numPr>
        <w:jc w:val="both"/>
      </w:pPr>
      <w:r>
        <w:t>Intervalo</w:t>
      </w:r>
    </w:p>
    <w:p w14:paraId="35F59DA2" w14:textId="30503388" w:rsidR="00BD1311" w:rsidRDefault="00BD1311" w:rsidP="00EC3D9A">
      <w:pPr>
        <w:pStyle w:val="Prrafodelista"/>
        <w:numPr>
          <w:ilvl w:val="1"/>
          <w:numId w:val="5"/>
        </w:numPr>
        <w:jc w:val="both"/>
      </w:pPr>
      <w:r>
        <w:t>Tasa</w:t>
      </w:r>
    </w:p>
    <w:p w14:paraId="0FD5BEF4" w14:textId="4E5F937B" w:rsidR="00BD1311" w:rsidRDefault="00187BDD" w:rsidP="00EC3D9A">
      <w:pPr>
        <w:pStyle w:val="Prrafodelista"/>
        <w:numPr>
          <w:ilvl w:val="0"/>
          <w:numId w:val="5"/>
        </w:numPr>
        <w:jc w:val="both"/>
      </w:pPr>
      <w:r>
        <w:t>Categórico:</w:t>
      </w:r>
    </w:p>
    <w:p w14:paraId="43A9B97D" w14:textId="725842E9" w:rsidR="00187BDD" w:rsidRDefault="00187BDD" w:rsidP="00EC3D9A">
      <w:pPr>
        <w:pStyle w:val="Prrafodelista"/>
        <w:numPr>
          <w:ilvl w:val="1"/>
          <w:numId w:val="5"/>
        </w:numPr>
        <w:jc w:val="both"/>
      </w:pPr>
      <w:r>
        <w:t>Categórico</w:t>
      </w:r>
    </w:p>
    <w:p w14:paraId="3F0BE9B8" w14:textId="14994565" w:rsidR="00187BDD" w:rsidRDefault="00187BDD" w:rsidP="00EC3D9A">
      <w:pPr>
        <w:pStyle w:val="Prrafodelista"/>
        <w:numPr>
          <w:ilvl w:val="1"/>
          <w:numId w:val="5"/>
        </w:numPr>
        <w:jc w:val="both"/>
      </w:pPr>
      <w:r>
        <w:t>Nominal</w:t>
      </w:r>
    </w:p>
    <w:p w14:paraId="5C428FC7" w14:textId="3173B709" w:rsidR="00187BDD" w:rsidRDefault="00187BDD" w:rsidP="00EC3D9A">
      <w:pPr>
        <w:pStyle w:val="Prrafodelista"/>
        <w:numPr>
          <w:ilvl w:val="1"/>
          <w:numId w:val="5"/>
        </w:numPr>
        <w:jc w:val="both"/>
      </w:pPr>
      <w:r>
        <w:t>Ordinal</w:t>
      </w:r>
    </w:p>
    <w:p w14:paraId="3F419755" w14:textId="0D44F19C" w:rsidR="00187BDD" w:rsidRDefault="00187BDD" w:rsidP="00EC3D9A">
      <w:pPr>
        <w:pStyle w:val="Prrafodelista"/>
        <w:numPr>
          <w:ilvl w:val="0"/>
          <w:numId w:val="6"/>
        </w:numPr>
        <w:jc w:val="both"/>
      </w:pPr>
      <w:r>
        <w:t>Discreto</w:t>
      </w:r>
    </w:p>
    <w:p w14:paraId="515C44D0" w14:textId="039F58CA" w:rsidR="003E7F19" w:rsidRPr="003E7F19" w:rsidRDefault="00187BDD" w:rsidP="00EC3D9A">
      <w:pPr>
        <w:pStyle w:val="Prrafodelista"/>
        <w:numPr>
          <w:ilvl w:val="0"/>
          <w:numId w:val="6"/>
        </w:numPr>
        <w:jc w:val="both"/>
      </w:pPr>
      <w:r>
        <w:t>Continuo</w:t>
      </w:r>
    </w:p>
    <w:p w14:paraId="1A4F8B40" w14:textId="77777777" w:rsidR="00180152" w:rsidRDefault="00180152" w:rsidP="00EC3D9A">
      <w:pPr>
        <w:pStyle w:val="Ttulo3"/>
        <w:jc w:val="both"/>
      </w:pPr>
      <w:r>
        <w:t xml:space="preserve">Estadística de atributos </w:t>
      </w:r>
    </w:p>
    <w:p w14:paraId="5AD57C31" w14:textId="66F8D945" w:rsidR="00180152" w:rsidRDefault="00180152" w:rsidP="00EC3D9A">
      <w:pPr>
        <w:jc w:val="both"/>
      </w:pPr>
      <w:r>
        <w:t xml:space="preserve">Cuando se trabaja con datos es importante saber el tipo de operaciones, cálculos y medidas que nos permiten conocer la tendencia de su comportamiento. A continuación, se describen algunas medidas importantes </w:t>
      </w:r>
      <w:r w:rsidR="005B5CED">
        <w:fldChar w:fldCharType="begin" w:fldLock="1"/>
      </w:r>
      <w:r w:rsidR="005B5CED">
        <w:instrText>ADDIN CSL_CITATION {"citationItems":[{"id":"ITEM-1","itemData":{"URL":"https://www.iartificial.net/fases-del-proceso-de-machine-learning/#Fase_2_Definir_un_Criterio_de_Evaluacion","accessed":{"date-parts":[["2022","9","26"]]},"id":"ITEM-1","issued":{"date-parts":[["0"]]},"title":"Las 7 Fases del Proceso de Machine Learning - IArtificial.net","type":"webpage"},"uris":["http://www.mendeley.com/documents/?uuid=1b14ebf1-dfec-3ca7-a866-21a4f75909d2"]}],"mendeley":{"formattedCitation":"[2]","plainTextFormattedCitation":"[2]","previouslyFormattedCitation":"[2]"},"properties":{"noteIndex":0},"schema":"https://github.com/citation-style-language/schema/raw/master/csl-citation.json"}</w:instrText>
      </w:r>
      <w:r w:rsidR="005B5CED">
        <w:fldChar w:fldCharType="separate"/>
      </w:r>
      <w:r w:rsidR="005B5CED" w:rsidRPr="005B5CED">
        <w:rPr>
          <w:noProof/>
        </w:rPr>
        <w:t>[2]</w:t>
      </w:r>
      <w:r w:rsidR="005B5CED">
        <w:fldChar w:fldCharType="end"/>
      </w:r>
      <w:r w:rsidR="005B5CED">
        <w:fldChar w:fldCharType="begin" w:fldLock="1"/>
      </w:r>
      <w:r w:rsidR="005B5CED">
        <w:instrText>ADDIN CSL_CITATION {"citationItems":[{"id":"ITEM-1","itemData":{"URL":"http://www.cca.org.mx/cca/cursos/estadistica/html/m11/desviacion_estandar.htm","accessed":{"date-parts":[["2022","8","25"]]},"id":"ITEM-1","issued":{"date-parts":[["0"]]},"title":"Medidas de dispersión","type":"webpage"},"uris":["http://www.mendeley.com/documents/?uuid=829ba629-f652-385b-b11e-3041c23d35fd"]}],"mendeley":{"formattedCitation":"[3]","plainTextFormattedCitation":"[3]","previouslyFormattedCitation":"[3]"},"properties":{"noteIndex":0},"schema":"https://github.com/citation-style-language/schema/raw/master/csl-citation.json"}</w:instrText>
      </w:r>
      <w:r w:rsidR="005B5CED">
        <w:fldChar w:fldCharType="separate"/>
      </w:r>
      <w:r w:rsidR="005B5CED" w:rsidRPr="005B5CED">
        <w:rPr>
          <w:noProof/>
        </w:rPr>
        <w:t>[3]</w:t>
      </w:r>
      <w:r w:rsidR="005B5CED">
        <w:fldChar w:fldCharType="end"/>
      </w:r>
      <w:r>
        <w:t>:</w:t>
      </w:r>
    </w:p>
    <w:p w14:paraId="005D3162" w14:textId="77777777" w:rsidR="00467E7F" w:rsidRPr="00467E7F" w:rsidRDefault="00467E7F" w:rsidP="00EC3D9A">
      <w:pPr>
        <w:pStyle w:val="Subttulo"/>
        <w:jc w:val="both"/>
      </w:pPr>
      <w:r w:rsidRPr="00467E7F">
        <w:t xml:space="preserve">Máximo </w:t>
      </w:r>
    </w:p>
    <w:p w14:paraId="123C2810" w14:textId="77777777" w:rsidR="00467E7F" w:rsidRPr="00467E7F" w:rsidRDefault="00467E7F" w:rsidP="00EC3D9A">
      <w:pPr>
        <w:jc w:val="both"/>
      </w:pPr>
      <w:r w:rsidRPr="00467E7F">
        <w:lastRenderedPageBreak/>
        <w:t>Corresponde al valor más grande contenido en un conjunto de datos.</w:t>
      </w:r>
    </w:p>
    <w:p w14:paraId="28D9AEC7" w14:textId="77777777" w:rsidR="00467E7F" w:rsidRPr="00467E7F" w:rsidRDefault="00467E7F" w:rsidP="00EC3D9A">
      <w:pPr>
        <w:pStyle w:val="Subttulo"/>
        <w:jc w:val="both"/>
      </w:pPr>
      <w:r w:rsidRPr="00467E7F">
        <w:t>Mínimo</w:t>
      </w:r>
    </w:p>
    <w:p w14:paraId="4212DCA5" w14:textId="77777777" w:rsidR="00467E7F" w:rsidRPr="00467E7F" w:rsidRDefault="00467E7F" w:rsidP="00EC3D9A">
      <w:pPr>
        <w:jc w:val="both"/>
      </w:pPr>
      <w:r w:rsidRPr="00467E7F">
        <w:t>Corresponde al valor más pequeño contenido en un conjunto de datos.</w:t>
      </w:r>
    </w:p>
    <w:p w14:paraId="68A77583" w14:textId="77777777" w:rsidR="00467E7F" w:rsidRPr="00467E7F" w:rsidRDefault="00467E7F" w:rsidP="00EC3D9A">
      <w:pPr>
        <w:pStyle w:val="Subttulo"/>
        <w:jc w:val="both"/>
      </w:pPr>
      <w:r w:rsidRPr="00467E7F">
        <w:t>Desviación estándar</w:t>
      </w:r>
    </w:p>
    <w:p w14:paraId="0AA30762" w14:textId="04A7BCAA" w:rsidR="00D57203" w:rsidRDefault="00467E7F" w:rsidP="00EC3D9A">
      <w:pPr>
        <w:jc w:val="both"/>
      </w:pPr>
      <w:r w:rsidRPr="00467E7F">
        <w:t>Se define como una medida de la dispersión de un conjunto de datos. A mayor desviación estándar, mayor dispersión de los datos. Su expresión matemática es la siguiente:</w:t>
      </w:r>
    </w:p>
    <w:p w14:paraId="31FD85D3" w14:textId="12FECEFC" w:rsidR="006F43FD" w:rsidRDefault="006F43FD" w:rsidP="005346C6">
      <w:pPr>
        <w:jc w:val="center"/>
      </w:pPr>
      <w:r>
        <w:rPr>
          <w:rFonts w:ascii="PT Serif" w:hAnsi="PT Serif"/>
          <w:noProof/>
          <w:color w:val="000000"/>
          <w:bdr w:val="none" w:sz="0" w:space="0" w:color="auto" w:frame="1"/>
        </w:rPr>
        <w:drawing>
          <wp:inline distT="0" distB="0" distL="0" distR="0" wp14:anchorId="286E1E7C" wp14:editId="57C591D5">
            <wp:extent cx="942975" cy="430974"/>
            <wp:effectExtent l="0" t="0" r="0" b="7620"/>
            <wp:docPr id="1" name="Picture 1"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52211" cy="435195"/>
                    </a:xfrm>
                    <a:prstGeom prst="rect">
                      <a:avLst/>
                    </a:prstGeom>
                    <a:noFill/>
                    <a:ln>
                      <a:noFill/>
                    </a:ln>
                  </pic:spPr>
                </pic:pic>
              </a:graphicData>
            </a:graphic>
          </wp:inline>
        </w:drawing>
      </w:r>
    </w:p>
    <w:p w14:paraId="258A6C27" w14:textId="77777777" w:rsidR="00467E7F" w:rsidRPr="00467E7F" w:rsidRDefault="00467E7F" w:rsidP="00EC3D9A">
      <w:pPr>
        <w:pStyle w:val="Subttulo"/>
        <w:jc w:val="both"/>
      </w:pPr>
      <w:r w:rsidRPr="00467E7F">
        <w:t xml:space="preserve">Media  </w:t>
      </w:r>
    </w:p>
    <w:p w14:paraId="4A63D9B3" w14:textId="657AF8BF" w:rsidR="00467E7F" w:rsidRDefault="00467E7F" w:rsidP="00EC3D9A">
      <w:pPr>
        <w:jc w:val="both"/>
      </w:pPr>
      <w:r w:rsidRPr="00467E7F">
        <w:t>Es una medida de la tendencia central de los datos. Es la suma de los valores de los datos entre la cantidad de datos.</w:t>
      </w:r>
    </w:p>
    <w:p w14:paraId="39A597D2" w14:textId="50570208" w:rsidR="003F3D3F" w:rsidRPr="00467E7F" w:rsidRDefault="003F3D3F" w:rsidP="00E86276">
      <w:pPr>
        <w:ind w:left="0"/>
        <w:jc w:val="center"/>
      </w:pPr>
      <w:r>
        <w:rPr>
          <w:noProof/>
        </w:rPr>
        <w:drawing>
          <wp:inline distT="0" distB="0" distL="0" distR="0" wp14:anchorId="44CD081C" wp14:editId="44137156">
            <wp:extent cx="2303145" cy="495300"/>
            <wp:effectExtent l="0" t="0" r="1905" b="0"/>
            <wp:docPr id="9" name="Picture 9"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table&#10;&#10;Description automatically generated"/>
                    <pic:cNvPicPr>
                      <a:picLocks noChangeAspect="1" noChangeArrowheads="1"/>
                    </pic:cNvPicPr>
                  </pic:nvPicPr>
                  <pic:blipFill rotWithShape="1">
                    <a:blip r:embed="rId10">
                      <a:extLst>
                        <a:ext uri="{28A0092B-C50C-407E-A947-70E740481C1C}">
                          <a14:useLocalDpi xmlns:a14="http://schemas.microsoft.com/office/drawing/2010/main" val="0"/>
                        </a:ext>
                      </a:extLst>
                    </a:blip>
                    <a:srcRect t="15993" b="24588"/>
                    <a:stretch/>
                  </pic:blipFill>
                  <pic:spPr bwMode="auto">
                    <a:xfrm>
                      <a:off x="0" y="0"/>
                      <a:ext cx="2303145" cy="495300"/>
                    </a:xfrm>
                    <a:prstGeom prst="rect">
                      <a:avLst/>
                    </a:prstGeom>
                    <a:noFill/>
                    <a:ln>
                      <a:noFill/>
                    </a:ln>
                    <a:extLst>
                      <a:ext uri="{53640926-AAD7-44D8-BBD7-CCE9431645EC}">
                        <a14:shadowObscured xmlns:a14="http://schemas.microsoft.com/office/drawing/2010/main"/>
                      </a:ext>
                    </a:extLst>
                  </pic:spPr>
                </pic:pic>
              </a:graphicData>
            </a:graphic>
          </wp:inline>
        </w:drawing>
      </w:r>
    </w:p>
    <w:p w14:paraId="73A39771" w14:textId="77777777" w:rsidR="00467E7F" w:rsidRPr="00467E7F" w:rsidRDefault="00467E7F" w:rsidP="00EC3D9A">
      <w:pPr>
        <w:pStyle w:val="Subttulo"/>
        <w:jc w:val="both"/>
      </w:pPr>
      <w:r w:rsidRPr="00467E7F">
        <w:t>Moda</w:t>
      </w:r>
    </w:p>
    <w:p w14:paraId="2B480EBB" w14:textId="096169D5" w:rsidR="00467E7F" w:rsidRDefault="00467E7F" w:rsidP="00EC3D9A">
      <w:pPr>
        <w:jc w:val="both"/>
      </w:pPr>
      <w:r w:rsidRPr="00467E7F">
        <w:t xml:space="preserve">Dentro de los atributos corresponde al </w:t>
      </w:r>
      <w:r w:rsidR="00BD1AAA" w:rsidRPr="00467E7F">
        <w:t>valor que</w:t>
      </w:r>
      <w:r w:rsidRPr="00467E7F">
        <w:t xml:space="preserve"> más se repite dentro de los atributos.</w:t>
      </w:r>
    </w:p>
    <w:p w14:paraId="7D5CD188" w14:textId="77777777" w:rsidR="00EC23A7" w:rsidRPr="00EC23A7" w:rsidRDefault="00EC23A7" w:rsidP="00EC3D9A">
      <w:pPr>
        <w:pStyle w:val="Ttulo3"/>
        <w:jc w:val="both"/>
      </w:pPr>
      <w:r w:rsidRPr="00EC23A7">
        <w:t xml:space="preserve">Tipo de distribución </w:t>
      </w:r>
    </w:p>
    <w:p w14:paraId="6CDF3D39" w14:textId="1D514B3E" w:rsidR="00EC23A7" w:rsidRDefault="00EC23A7" w:rsidP="00EC3D9A">
      <w:pPr>
        <w:jc w:val="both"/>
      </w:pPr>
      <w:r w:rsidRPr="00EC23A7">
        <w:t xml:space="preserve">El histograma permite conocer el tipo de distribución de los datos con los que se trabajará, existen </w:t>
      </w:r>
      <w:r w:rsidR="0070634C" w:rsidRPr="00EC23A7">
        <w:t>distintos tipos</w:t>
      </w:r>
      <w:r w:rsidRPr="00EC23A7">
        <w:t xml:space="preserve"> de distribución [1]:</w:t>
      </w:r>
    </w:p>
    <w:p w14:paraId="52C04B89" w14:textId="2FF5CAD8" w:rsidR="002C7352" w:rsidRDefault="002C7352" w:rsidP="00EC23A7"/>
    <w:p w14:paraId="03738F5F" w14:textId="034FED42" w:rsidR="00D20507" w:rsidRDefault="00D20507" w:rsidP="00EC23A7"/>
    <w:p w14:paraId="2C4DA3DE" w14:textId="3994398B" w:rsidR="00D20507" w:rsidRDefault="00D20507" w:rsidP="00EC23A7"/>
    <w:p w14:paraId="06705554" w14:textId="77777777" w:rsidR="00D20507" w:rsidRDefault="00D20507" w:rsidP="00EC23A7"/>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5"/>
        <w:gridCol w:w="3845"/>
      </w:tblGrid>
      <w:tr w:rsidR="002C7352" w14:paraId="5AEAA3A1" w14:textId="77777777" w:rsidTr="00BA3255">
        <w:trPr>
          <w:trHeight w:val="2008"/>
          <w:jc w:val="center"/>
        </w:trPr>
        <w:tc>
          <w:tcPr>
            <w:tcW w:w="3845" w:type="dxa"/>
            <w:vAlign w:val="center"/>
          </w:tcPr>
          <w:p w14:paraId="08941139" w14:textId="77777777" w:rsidR="002C7352" w:rsidRDefault="002C7352" w:rsidP="002C7352">
            <w:pPr>
              <w:pStyle w:val="Prrafodelista"/>
              <w:numPr>
                <w:ilvl w:val="0"/>
                <w:numId w:val="4"/>
              </w:numPr>
              <w:rPr>
                <w:color w:val="auto"/>
              </w:rPr>
            </w:pPr>
            <w:r w:rsidRPr="0070634C">
              <w:rPr>
                <w:color w:val="auto"/>
              </w:rPr>
              <w:t>Uniforme</w:t>
            </w:r>
          </w:p>
          <w:p w14:paraId="483C9BF1" w14:textId="77777777" w:rsidR="002C7352" w:rsidRDefault="002C7352" w:rsidP="002C7352">
            <w:pPr>
              <w:ind w:left="0"/>
            </w:pPr>
          </w:p>
        </w:tc>
        <w:tc>
          <w:tcPr>
            <w:tcW w:w="3845" w:type="dxa"/>
          </w:tcPr>
          <w:p w14:paraId="1ACACA1E" w14:textId="77777777" w:rsidR="002C7352" w:rsidRDefault="002C7352" w:rsidP="00D20507">
            <w:pPr>
              <w:ind w:left="0"/>
              <w:jc w:val="center"/>
              <w:rPr>
                <w:rFonts w:ascii="PT Serif" w:hAnsi="PT Serif"/>
                <w:noProof/>
                <w:color w:val="000000"/>
                <w:bdr w:val="none" w:sz="0" w:space="0" w:color="auto" w:frame="1"/>
              </w:rPr>
            </w:pPr>
          </w:p>
          <w:p w14:paraId="456A092C" w14:textId="34A78CA1" w:rsidR="002C7352" w:rsidRDefault="002C7352" w:rsidP="00D20507">
            <w:pPr>
              <w:ind w:left="0"/>
              <w:jc w:val="center"/>
            </w:pPr>
            <w:r>
              <w:rPr>
                <w:rFonts w:ascii="PT Serif" w:hAnsi="PT Serif"/>
                <w:noProof/>
                <w:color w:val="000000"/>
                <w:bdr w:val="none" w:sz="0" w:space="0" w:color="auto" w:frame="1"/>
              </w:rPr>
              <w:drawing>
                <wp:inline distT="0" distB="0" distL="0" distR="0" wp14:anchorId="560BD9CB" wp14:editId="2AD2A090">
                  <wp:extent cx="1329248" cy="856343"/>
                  <wp:effectExtent l="0" t="0" r="4445" b="127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rotWithShape="1">
                          <a:blip r:embed="rId11" cstate="print">
                            <a:extLst>
                              <a:ext uri="{BEBA8EAE-BF5A-486C-A8C5-ECC9F3942E4B}">
                                <a14:imgProps xmlns:a14="http://schemas.microsoft.com/office/drawing/2010/main">
                                  <a14:imgLayer r:embed="rId12">
                                    <a14:imgEffect>
                                      <a14:colorTemperature colorTemp="4700"/>
                                    </a14:imgEffect>
                                  </a14:imgLayer>
                                </a14:imgProps>
                              </a:ext>
                              <a:ext uri="{28A0092B-C50C-407E-A947-70E740481C1C}">
                                <a14:useLocalDpi xmlns:a14="http://schemas.microsoft.com/office/drawing/2010/main" val="0"/>
                              </a:ext>
                            </a:extLst>
                          </a:blip>
                          <a:srcRect l="10731" t="18092" r="1720"/>
                          <a:stretch/>
                        </pic:blipFill>
                        <pic:spPr bwMode="auto">
                          <a:xfrm>
                            <a:off x="0" y="0"/>
                            <a:ext cx="1349001" cy="869068"/>
                          </a:xfrm>
                          <a:prstGeom prst="rect">
                            <a:avLst/>
                          </a:prstGeom>
                          <a:noFill/>
                          <a:ln>
                            <a:noFill/>
                          </a:ln>
                          <a:extLst>
                            <a:ext uri="{53640926-AAD7-44D8-BBD7-CCE9431645EC}">
                              <a14:shadowObscured xmlns:a14="http://schemas.microsoft.com/office/drawing/2010/main"/>
                            </a:ext>
                          </a:extLst>
                        </pic:spPr>
                      </pic:pic>
                    </a:graphicData>
                  </a:graphic>
                </wp:inline>
              </w:drawing>
            </w:r>
          </w:p>
          <w:p w14:paraId="583741F8" w14:textId="0C12B9AE" w:rsidR="002C7352" w:rsidRDefault="002C7352" w:rsidP="00D20507">
            <w:pPr>
              <w:ind w:left="0"/>
              <w:jc w:val="center"/>
            </w:pPr>
          </w:p>
        </w:tc>
      </w:tr>
      <w:tr w:rsidR="002C7352" w14:paraId="3A355FA5" w14:textId="77777777" w:rsidTr="00BA3255">
        <w:trPr>
          <w:trHeight w:val="1617"/>
          <w:jc w:val="center"/>
        </w:trPr>
        <w:tc>
          <w:tcPr>
            <w:tcW w:w="3845" w:type="dxa"/>
            <w:vAlign w:val="center"/>
          </w:tcPr>
          <w:p w14:paraId="04406D78" w14:textId="77777777" w:rsidR="002C7352" w:rsidRDefault="002C7352" w:rsidP="002C7352">
            <w:pPr>
              <w:pStyle w:val="Prrafodelista"/>
              <w:numPr>
                <w:ilvl w:val="0"/>
                <w:numId w:val="4"/>
              </w:numPr>
              <w:rPr>
                <w:color w:val="000000"/>
              </w:rPr>
            </w:pPr>
            <w:r w:rsidRPr="00D62AA7">
              <w:rPr>
                <w:color w:val="000000"/>
              </w:rPr>
              <w:t>Normal (unimodal)</w:t>
            </w:r>
          </w:p>
          <w:p w14:paraId="76943DD6" w14:textId="77777777" w:rsidR="002C7352" w:rsidRDefault="002C7352" w:rsidP="002C7352">
            <w:pPr>
              <w:ind w:left="0"/>
            </w:pPr>
          </w:p>
        </w:tc>
        <w:tc>
          <w:tcPr>
            <w:tcW w:w="3845" w:type="dxa"/>
          </w:tcPr>
          <w:p w14:paraId="30153F97" w14:textId="6721D114" w:rsidR="002C7352" w:rsidRDefault="002C7352" w:rsidP="00D20507">
            <w:pPr>
              <w:ind w:left="0"/>
              <w:jc w:val="center"/>
            </w:pPr>
            <w:r>
              <w:rPr>
                <w:rFonts w:ascii="PT Serif" w:hAnsi="PT Serif"/>
                <w:noProof/>
                <w:color w:val="000000"/>
                <w:bdr w:val="none" w:sz="0" w:space="0" w:color="auto" w:frame="1"/>
              </w:rPr>
              <w:drawing>
                <wp:inline distT="0" distB="0" distL="0" distR="0" wp14:anchorId="175EEA26" wp14:editId="31E06300">
                  <wp:extent cx="1306285" cy="1023420"/>
                  <wp:effectExtent l="0" t="0" r="8255" b="5715"/>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a:picLocks noChangeAspect="1" noChangeArrowheads="1"/>
                          </pic:cNvPicPr>
                        </pic:nvPicPr>
                        <pic:blipFill rotWithShape="1">
                          <a:blip r:embed="rId13" cstate="print">
                            <a:grayscl/>
                            <a:extLst>
                              <a:ext uri="{BEBA8EAE-BF5A-486C-A8C5-ECC9F3942E4B}">
                                <a14:imgProps xmlns:a14="http://schemas.microsoft.com/office/drawing/2010/main">
                                  <a14:imgLayer r:embed="rId14">
                                    <a14:imgEffect>
                                      <a14:colorTemperature colorTemp="4700"/>
                                    </a14:imgEffect>
                                  </a14:imgLayer>
                                </a14:imgProps>
                              </a:ext>
                              <a:ext uri="{28A0092B-C50C-407E-A947-70E740481C1C}">
                                <a14:useLocalDpi xmlns:a14="http://schemas.microsoft.com/office/drawing/2010/main" val="0"/>
                              </a:ext>
                            </a:extLst>
                          </a:blip>
                          <a:srcRect l="11336" t="7732" r="821" b="4637"/>
                          <a:stretch/>
                        </pic:blipFill>
                        <pic:spPr bwMode="auto">
                          <a:xfrm>
                            <a:off x="0" y="0"/>
                            <a:ext cx="1316360" cy="103131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C7352" w14:paraId="11E1455A" w14:textId="77777777" w:rsidTr="00BA3255">
        <w:trPr>
          <w:trHeight w:val="1507"/>
          <w:jc w:val="center"/>
        </w:trPr>
        <w:tc>
          <w:tcPr>
            <w:tcW w:w="3845" w:type="dxa"/>
            <w:vAlign w:val="center"/>
          </w:tcPr>
          <w:p w14:paraId="406CF4D0" w14:textId="77777777" w:rsidR="002C7352" w:rsidRDefault="002C7352" w:rsidP="002C7352">
            <w:pPr>
              <w:pStyle w:val="Prrafodelista"/>
              <w:numPr>
                <w:ilvl w:val="0"/>
                <w:numId w:val="4"/>
              </w:numPr>
              <w:rPr>
                <w:color w:val="000000"/>
              </w:rPr>
            </w:pPr>
            <w:r w:rsidRPr="00D62AA7">
              <w:rPr>
                <w:color w:val="000000"/>
              </w:rPr>
              <w:t>Unimodal sesgada izquierda</w:t>
            </w:r>
          </w:p>
          <w:p w14:paraId="2CA303FA" w14:textId="77777777" w:rsidR="002C7352" w:rsidRDefault="002C7352" w:rsidP="002C7352">
            <w:pPr>
              <w:ind w:left="0"/>
            </w:pPr>
          </w:p>
        </w:tc>
        <w:tc>
          <w:tcPr>
            <w:tcW w:w="3845" w:type="dxa"/>
          </w:tcPr>
          <w:p w14:paraId="04DC48CB" w14:textId="567B46BA" w:rsidR="002C7352" w:rsidRDefault="002C7352" w:rsidP="00D20507">
            <w:pPr>
              <w:ind w:left="0"/>
              <w:jc w:val="center"/>
            </w:pPr>
            <w:r>
              <w:rPr>
                <w:rFonts w:ascii="PT Serif" w:hAnsi="PT Serif"/>
                <w:noProof/>
                <w:color w:val="000000"/>
                <w:bdr w:val="none" w:sz="0" w:space="0" w:color="auto" w:frame="1"/>
              </w:rPr>
              <w:drawing>
                <wp:inline distT="0" distB="0" distL="0" distR="0" wp14:anchorId="52553A4A" wp14:editId="2F5B0CC7">
                  <wp:extent cx="1403049" cy="1052286"/>
                  <wp:effectExtent l="0" t="0" r="6985"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a:picLocks noChangeAspect="1" noChangeArrowheads="1"/>
                          </pic:cNvPicPr>
                        </pic:nvPicPr>
                        <pic:blipFill>
                          <a:blip r:embed="rId15" cstate="print">
                            <a:duotone>
                              <a:schemeClr val="accent3">
                                <a:shade val="45000"/>
                                <a:satMod val="135000"/>
                              </a:schemeClr>
                              <a:prstClr val="white"/>
                            </a:duotone>
                            <a:extLst>
                              <a:ext uri="{BEBA8EAE-BF5A-486C-A8C5-ECC9F3942E4B}">
                                <a14:imgProps xmlns:a14="http://schemas.microsoft.com/office/drawing/2010/main">
                                  <a14:imgLayer r:embed="rId16">
                                    <a14:imgEffect>
                                      <a14:colorTemperature colorTemp="4700"/>
                                    </a14:imgEffect>
                                  </a14:imgLayer>
                                </a14:imgProps>
                              </a:ext>
                              <a:ext uri="{28A0092B-C50C-407E-A947-70E740481C1C}">
                                <a14:useLocalDpi xmlns:a14="http://schemas.microsoft.com/office/drawing/2010/main" val="0"/>
                              </a:ext>
                            </a:extLst>
                          </a:blip>
                          <a:srcRect/>
                          <a:stretch>
                            <a:fillRect/>
                          </a:stretch>
                        </pic:blipFill>
                        <pic:spPr bwMode="auto">
                          <a:xfrm>
                            <a:off x="0" y="0"/>
                            <a:ext cx="1414426" cy="1060819"/>
                          </a:xfrm>
                          <a:prstGeom prst="rect">
                            <a:avLst/>
                          </a:prstGeom>
                          <a:noFill/>
                          <a:ln>
                            <a:noFill/>
                          </a:ln>
                        </pic:spPr>
                      </pic:pic>
                    </a:graphicData>
                  </a:graphic>
                </wp:inline>
              </w:drawing>
            </w:r>
          </w:p>
        </w:tc>
      </w:tr>
      <w:tr w:rsidR="002C7352" w14:paraId="3CBF52A5" w14:textId="77777777" w:rsidTr="00BA3255">
        <w:trPr>
          <w:trHeight w:val="1772"/>
          <w:jc w:val="center"/>
        </w:trPr>
        <w:tc>
          <w:tcPr>
            <w:tcW w:w="3845" w:type="dxa"/>
            <w:vAlign w:val="center"/>
          </w:tcPr>
          <w:p w14:paraId="74FF8C80" w14:textId="77777777" w:rsidR="002C7352" w:rsidRDefault="002C7352" w:rsidP="002C7352">
            <w:pPr>
              <w:pStyle w:val="Prrafodelista"/>
              <w:numPr>
                <w:ilvl w:val="0"/>
                <w:numId w:val="4"/>
              </w:numPr>
              <w:rPr>
                <w:color w:val="000000"/>
              </w:rPr>
            </w:pPr>
            <w:r w:rsidRPr="00D62AA7">
              <w:rPr>
                <w:color w:val="000000"/>
              </w:rPr>
              <w:t>Unimodal sesgada derecha</w:t>
            </w:r>
          </w:p>
          <w:p w14:paraId="0A2E4A9E" w14:textId="77777777" w:rsidR="002C7352" w:rsidRDefault="002C7352" w:rsidP="002C7352">
            <w:pPr>
              <w:ind w:left="0"/>
            </w:pPr>
          </w:p>
        </w:tc>
        <w:tc>
          <w:tcPr>
            <w:tcW w:w="3845" w:type="dxa"/>
          </w:tcPr>
          <w:p w14:paraId="72EE43CA" w14:textId="77777777" w:rsidR="002C7352" w:rsidRDefault="002C7352" w:rsidP="00D20507">
            <w:pPr>
              <w:ind w:left="0"/>
              <w:jc w:val="center"/>
            </w:pPr>
            <w:r>
              <w:rPr>
                <w:rFonts w:ascii="PT Serif" w:hAnsi="PT Serif"/>
                <w:noProof/>
                <w:color w:val="000000"/>
                <w:bdr w:val="none" w:sz="0" w:space="0" w:color="auto" w:frame="1"/>
              </w:rPr>
              <w:drawing>
                <wp:inline distT="0" distB="0" distL="0" distR="0" wp14:anchorId="247532CE" wp14:editId="1AC6940A">
                  <wp:extent cx="1219200" cy="988770"/>
                  <wp:effectExtent l="0" t="0" r="0" b="1905"/>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rotWithShape="1">
                          <a:blip r:embed="rId17" cstate="print">
                            <a:extLst>
                              <a:ext uri="{BEBA8EAE-BF5A-486C-A8C5-ECC9F3942E4B}">
                                <a14:imgProps xmlns:a14="http://schemas.microsoft.com/office/drawing/2010/main">
                                  <a14:imgLayer r:embed="rId18">
                                    <a14:imgEffect>
                                      <a14:colorTemperature colorTemp="4700"/>
                                    </a14:imgEffect>
                                  </a14:imgLayer>
                                </a14:imgProps>
                              </a:ext>
                              <a:ext uri="{28A0092B-C50C-407E-A947-70E740481C1C}">
                                <a14:useLocalDpi xmlns:a14="http://schemas.microsoft.com/office/drawing/2010/main" val="0"/>
                              </a:ext>
                            </a:extLst>
                          </a:blip>
                          <a:srcRect l="12145" t="3296" b="1"/>
                          <a:stretch/>
                        </pic:blipFill>
                        <pic:spPr bwMode="auto">
                          <a:xfrm>
                            <a:off x="0" y="0"/>
                            <a:ext cx="1227024" cy="995115"/>
                          </a:xfrm>
                          <a:prstGeom prst="rect">
                            <a:avLst/>
                          </a:prstGeom>
                          <a:noFill/>
                          <a:ln>
                            <a:noFill/>
                          </a:ln>
                          <a:extLst>
                            <a:ext uri="{53640926-AAD7-44D8-BBD7-CCE9431645EC}">
                              <a14:shadowObscured xmlns:a14="http://schemas.microsoft.com/office/drawing/2010/main"/>
                            </a:ext>
                          </a:extLst>
                        </pic:spPr>
                      </pic:pic>
                    </a:graphicData>
                  </a:graphic>
                </wp:inline>
              </w:drawing>
            </w:r>
          </w:p>
          <w:p w14:paraId="2CF1365D" w14:textId="6ED4C09D" w:rsidR="002C7352" w:rsidRDefault="002C7352" w:rsidP="00D20507">
            <w:pPr>
              <w:ind w:left="0"/>
              <w:jc w:val="center"/>
            </w:pPr>
          </w:p>
        </w:tc>
      </w:tr>
      <w:tr w:rsidR="002C7352" w14:paraId="5C4788F3" w14:textId="77777777" w:rsidTr="00BA3255">
        <w:trPr>
          <w:trHeight w:val="1324"/>
          <w:jc w:val="center"/>
        </w:trPr>
        <w:tc>
          <w:tcPr>
            <w:tcW w:w="3845" w:type="dxa"/>
            <w:vAlign w:val="center"/>
          </w:tcPr>
          <w:p w14:paraId="7EDFDB17" w14:textId="77777777" w:rsidR="002C7352" w:rsidRDefault="002C7352" w:rsidP="002C7352">
            <w:pPr>
              <w:pStyle w:val="Prrafodelista"/>
              <w:numPr>
                <w:ilvl w:val="0"/>
                <w:numId w:val="4"/>
              </w:numPr>
              <w:rPr>
                <w:color w:val="000000"/>
              </w:rPr>
            </w:pPr>
            <w:r w:rsidRPr="00D62AA7">
              <w:rPr>
                <w:color w:val="000000"/>
              </w:rPr>
              <w:t>Multimodal</w:t>
            </w:r>
          </w:p>
          <w:p w14:paraId="12D25B03" w14:textId="77777777" w:rsidR="002C7352" w:rsidRDefault="002C7352" w:rsidP="002C7352">
            <w:pPr>
              <w:ind w:left="0"/>
            </w:pPr>
          </w:p>
        </w:tc>
        <w:tc>
          <w:tcPr>
            <w:tcW w:w="3845" w:type="dxa"/>
          </w:tcPr>
          <w:p w14:paraId="2AFA381D" w14:textId="3578DCA1" w:rsidR="002C7352" w:rsidRDefault="002C7352" w:rsidP="00D20507">
            <w:pPr>
              <w:ind w:left="0"/>
              <w:jc w:val="center"/>
            </w:pPr>
            <w:r>
              <w:rPr>
                <w:noProof/>
              </w:rPr>
              <w:drawing>
                <wp:inline distT="0" distB="0" distL="0" distR="0" wp14:anchorId="78B4CC79" wp14:editId="65CB1F31">
                  <wp:extent cx="1320800" cy="799751"/>
                  <wp:effectExtent l="0" t="0" r="0" b="635"/>
                  <wp:docPr id="10" name="Picture 10" descr="▷ ¿Qué es una distribución multimodal? en 2022 → STATO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 ¿Qué es una distribución multimodal? en 2022 → STATOLOGOS®"/>
                          <pic:cNvPicPr>
                            <a:picLocks noChangeAspect="1" noChangeArrowheads="1"/>
                          </pic:cNvPicPr>
                        </pic:nvPicPr>
                        <pic:blipFill rotWithShape="1">
                          <a:blip r:embed="rId19" cstate="print">
                            <a:extLst>
                              <a:ext uri="{BEBA8EAE-BF5A-486C-A8C5-ECC9F3942E4B}">
                                <a14:imgProps xmlns:a14="http://schemas.microsoft.com/office/drawing/2010/main">
                                  <a14:imgLayer r:embed="rId20">
                                    <a14:imgEffect>
                                      <a14:colorTemperature colorTemp="4700"/>
                                    </a14:imgEffect>
                                  </a14:imgLayer>
                                </a14:imgProps>
                              </a:ext>
                              <a:ext uri="{28A0092B-C50C-407E-A947-70E740481C1C}">
                                <a14:useLocalDpi xmlns:a14="http://schemas.microsoft.com/office/drawing/2010/main" val="0"/>
                              </a:ext>
                            </a:extLst>
                          </a:blip>
                          <a:srcRect l="11859" t="14657" r="802" b="6054"/>
                          <a:stretch/>
                        </pic:blipFill>
                        <pic:spPr bwMode="auto">
                          <a:xfrm>
                            <a:off x="0" y="0"/>
                            <a:ext cx="1342256" cy="81274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C7352" w14:paraId="5623FB9F" w14:textId="77777777" w:rsidTr="00BA3255">
        <w:trPr>
          <w:trHeight w:val="2403"/>
          <w:jc w:val="center"/>
        </w:trPr>
        <w:tc>
          <w:tcPr>
            <w:tcW w:w="3845" w:type="dxa"/>
            <w:vAlign w:val="center"/>
          </w:tcPr>
          <w:p w14:paraId="6D85AF4E" w14:textId="77777777" w:rsidR="002C7352" w:rsidRDefault="002C7352" w:rsidP="002C7352">
            <w:pPr>
              <w:pStyle w:val="Prrafodelista"/>
              <w:numPr>
                <w:ilvl w:val="0"/>
                <w:numId w:val="4"/>
              </w:numPr>
              <w:rPr>
                <w:color w:val="000000"/>
              </w:rPr>
            </w:pPr>
            <w:r w:rsidRPr="00D62AA7">
              <w:rPr>
                <w:color w:val="000000"/>
              </w:rPr>
              <w:t>Exponencial</w:t>
            </w:r>
          </w:p>
          <w:p w14:paraId="3F5DB901" w14:textId="77777777" w:rsidR="002C7352" w:rsidRDefault="002C7352" w:rsidP="002C7352">
            <w:pPr>
              <w:ind w:left="0"/>
            </w:pPr>
          </w:p>
        </w:tc>
        <w:tc>
          <w:tcPr>
            <w:tcW w:w="3845" w:type="dxa"/>
          </w:tcPr>
          <w:p w14:paraId="098F3654" w14:textId="34EA06F6" w:rsidR="002C7352" w:rsidRDefault="002C7352" w:rsidP="00D20507">
            <w:pPr>
              <w:ind w:left="0"/>
              <w:jc w:val="center"/>
            </w:pPr>
            <w:r>
              <w:rPr>
                <w:noProof/>
              </w:rPr>
              <w:drawing>
                <wp:anchor distT="0" distB="0" distL="114300" distR="114300" simplePos="0" relativeHeight="251662336" behindDoc="0" locked="0" layoutInCell="1" allowOverlap="1" wp14:anchorId="1119E309" wp14:editId="002D7FE8">
                  <wp:simplePos x="0" y="0"/>
                  <wp:positionH relativeFrom="column">
                    <wp:posOffset>384085</wp:posOffset>
                  </wp:positionH>
                  <wp:positionV relativeFrom="paragraph">
                    <wp:posOffset>375739</wp:posOffset>
                  </wp:positionV>
                  <wp:extent cx="1659522" cy="805543"/>
                  <wp:effectExtent l="0" t="0" r="0" b="0"/>
                  <wp:wrapNone/>
                  <wp:docPr id="11" name="Picture 11" descr="MODELACIÓN DE LAS DISTRIBUCIONES RAYLEIGH Y EXPONENCIAL EN MATLAB PARA  APLICACIONES DE RAD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ACIÓN DE LAS DISTRIBUCIONES RAYLEIGH Y EXPONENCIAL EN MATLAB PARA  APLICACIONES DE RADAR"/>
                          <pic:cNvPicPr>
                            <a:picLocks noChangeAspect="1" noChangeArrowheads="1"/>
                          </pic:cNvPicPr>
                        </pic:nvPicPr>
                        <pic:blipFill rotWithShape="1">
                          <a:blip r:embed="rId21">
                            <a:duotone>
                              <a:schemeClr val="accent4">
                                <a:shade val="45000"/>
                                <a:satMod val="135000"/>
                              </a:schemeClr>
                              <a:prstClr val="white"/>
                            </a:duotone>
                            <a:extLst>
                              <a:ext uri="{BEBA8EAE-BF5A-486C-A8C5-ECC9F3942E4B}">
                                <a14:imgProps xmlns:a14="http://schemas.microsoft.com/office/drawing/2010/main">
                                  <a14:imgLayer r:embed="rId22">
                                    <a14:imgEffect>
                                      <a14:sharpenSoften amount="25000"/>
                                    </a14:imgEffect>
                                  </a14:imgLayer>
                                </a14:imgProps>
                              </a:ext>
                              <a:ext uri="{28A0092B-C50C-407E-A947-70E740481C1C}">
                                <a14:useLocalDpi xmlns:a14="http://schemas.microsoft.com/office/drawing/2010/main" val="0"/>
                              </a:ext>
                            </a:extLst>
                          </a:blip>
                          <a:srcRect l="52825" t="15447" r="1952" b="11382"/>
                          <a:stretch/>
                        </pic:blipFill>
                        <pic:spPr bwMode="auto">
                          <a:xfrm>
                            <a:off x="0" y="0"/>
                            <a:ext cx="1659522" cy="80554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5C9E1AFA" w14:textId="77777777" w:rsidR="00346949" w:rsidRPr="00346949" w:rsidRDefault="00346949" w:rsidP="00EC3D9A">
      <w:pPr>
        <w:pStyle w:val="Ttulo3"/>
        <w:ind w:left="0"/>
        <w:jc w:val="both"/>
      </w:pPr>
      <w:r w:rsidRPr="00346949">
        <w:lastRenderedPageBreak/>
        <w:t>Relaciones entre atributos</w:t>
      </w:r>
    </w:p>
    <w:p w14:paraId="387DCDE6" w14:textId="5B1A7BC4" w:rsidR="00346949" w:rsidRDefault="00346949" w:rsidP="00EC3D9A">
      <w:pPr>
        <w:pStyle w:val="Subttulo"/>
        <w:jc w:val="both"/>
      </w:pPr>
      <w:r w:rsidRPr="00346949">
        <w:t>Cuartiles</w:t>
      </w:r>
    </w:p>
    <w:p w14:paraId="4D50CBAB" w14:textId="77777777" w:rsidR="00346949" w:rsidRPr="00346949" w:rsidRDefault="00346949" w:rsidP="00EC3D9A">
      <w:pPr>
        <w:ind w:left="0"/>
        <w:jc w:val="both"/>
      </w:pPr>
      <w:r w:rsidRPr="00346949">
        <w:t xml:space="preserve">Se definen como los valores que dividen un conjunto de datos en cuatro subconjuntos que poseen alrededor del mismo número de observaciones. El total de los datos corresponde al 100%, y este se divide en 25%, 50%, 75% y 100% [2]. </w:t>
      </w:r>
    </w:p>
    <w:p w14:paraId="2FA2342B" w14:textId="77777777" w:rsidR="00346949" w:rsidRPr="00346949" w:rsidRDefault="00346949" w:rsidP="00EC3D9A">
      <w:pPr>
        <w:pStyle w:val="Subttulo"/>
        <w:jc w:val="both"/>
      </w:pPr>
      <w:r w:rsidRPr="00346949">
        <w:t>Varianza</w:t>
      </w:r>
    </w:p>
    <w:p w14:paraId="7CB80F50" w14:textId="48A4CB92" w:rsidR="00346949" w:rsidRPr="00346949" w:rsidRDefault="00346949" w:rsidP="00EC3D9A">
      <w:pPr>
        <w:jc w:val="both"/>
      </w:pPr>
      <w:r w:rsidRPr="00346949">
        <w:t xml:space="preserve">Es la medida de dispersión de los datos con respecto a la media de </w:t>
      </w:r>
      <w:r w:rsidR="00E80F9C" w:rsidRPr="00346949">
        <w:t>estos</w:t>
      </w:r>
      <w:r w:rsidRPr="00346949">
        <w:t xml:space="preserve"> </w:t>
      </w:r>
      <w:r w:rsidR="005B5CED">
        <w:fldChar w:fldCharType="begin" w:fldLock="1"/>
      </w:r>
      <w:r w:rsidR="007A56EA">
        <w:instrText>ADDIN CSL_CITATION {"citationItems":[{"id":"ITEM-1","itemData":{"URL":"https://www.ibm.com/docs/es/spss-statistics/saas?topic=summarize-statistics","accessed":{"date-parts":[["2022","8","25"]]},"id":"ITEM-1","issued":{"date-parts":[["0"]]},"title":"Resumir: Estadísticos - Documentación de IBM","type":"webpage"},"uris":["http://www.mendeley.com/documents/?uuid=bafe5099-5ef8-3f9b-9011-8186621a0bc2"]}],"mendeley":{"formattedCitation":"[4]","plainTextFormattedCitation":"[4]","previouslyFormattedCitation":"[4]"},"properties":{"noteIndex":0},"schema":"https://github.com/citation-style-language/schema/raw/master/csl-citation.json"}</w:instrText>
      </w:r>
      <w:r w:rsidR="005B5CED">
        <w:fldChar w:fldCharType="separate"/>
      </w:r>
      <w:r w:rsidR="005B5CED" w:rsidRPr="005B5CED">
        <w:rPr>
          <w:noProof/>
        </w:rPr>
        <w:t>[4]</w:t>
      </w:r>
      <w:r w:rsidR="005B5CED">
        <w:fldChar w:fldCharType="end"/>
      </w:r>
      <w:r w:rsidRPr="00346949">
        <w:t>.</w:t>
      </w:r>
    </w:p>
    <w:p w14:paraId="3C306B05" w14:textId="77777777" w:rsidR="00346949" w:rsidRPr="00346949" w:rsidRDefault="00346949" w:rsidP="00EC3D9A">
      <w:pPr>
        <w:pStyle w:val="Subttulo"/>
        <w:jc w:val="both"/>
      </w:pPr>
      <w:r w:rsidRPr="00346949">
        <w:t>Covarianza</w:t>
      </w:r>
    </w:p>
    <w:p w14:paraId="50979B1D" w14:textId="22C6B2B3" w:rsidR="00D91E92" w:rsidRDefault="00346949" w:rsidP="00632632">
      <w:pPr>
        <w:jc w:val="both"/>
      </w:pPr>
      <w:r w:rsidRPr="00346949">
        <w:t xml:space="preserve">Mide la variabilidad entre dos variables. Su valor será positivo si las variables si la relación entre ellas es lineal y van en la misma dirección, en cambio, será negativa si su relación es inversa </w:t>
      </w:r>
      <w:r w:rsidR="007A56EA">
        <w:fldChar w:fldCharType="begin" w:fldLock="1"/>
      </w:r>
      <w:r w:rsidR="007A56EA">
        <w:instrText>ADDIN CSL_CITATION {"citationItems":[{"id":"ITEM-1","itemData":{"URL":"https://www.iartificial.net/correlacion-covarianza-ibex35/","accessed":{"date-parts":[["2022","8","25"]]},"id":"ITEM-1","issued":{"date-parts":[["0"]]},"title":"Correlación, Covarianza e IBEX-35 - IArtificial.net","type":"webpage"},"uris":["http://www.mendeley.com/documents/?uuid=85591a1b-5312-3f58-b4f9-b3bb7bb4d097"]}],"mendeley":{"formattedCitation":"[5]","plainTextFormattedCitation":"[5]","previouslyFormattedCitation":"[5]"},"properties":{"noteIndex":0},"schema":"https://github.com/citation-style-language/schema/raw/master/csl-citation.json"}</w:instrText>
      </w:r>
      <w:r w:rsidR="007A56EA">
        <w:fldChar w:fldCharType="separate"/>
      </w:r>
      <w:r w:rsidR="007A56EA" w:rsidRPr="007A56EA">
        <w:rPr>
          <w:noProof/>
        </w:rPr>
        <w:t>[5]</w:t>
      </w:r>
      <w:r w:rsidR="007A56EA">
        <w:fldChar w:fldCharType="end"/>
      </w:r>
      <w:r w:rsidRPr="00346949">
        <w:t>.</w:t>
      </w:r>
    </w:p>
    <w:p w14:paraId="4A3CD1CA" w14:textId="3B51EA55" w:rsidR="00346949" w:rsidRPr="00346949" w:rsidRDefault="00346949" w:rsidP="00EC3D9A">
      <w:pPr>
        <w:pStyle w:val="Ttulo3"/>
        <w:jc w:val="both"/>
      </w:pPr>
      <w:r w:rsidRPr="00346949">
        <w:t>Datos atípicos en atributos</w:t>
      </w:r>
    </w:p>
    <w:p w14:paraId="1A4908A1" w14:textId="77777777" w:rsidR="00346949" w:rsidRPr="00346949" w:rsidRDefault="00346949" w:rsidP="00E726B6">
      <w:pPr>
        <w:jc w:val="both"/>
      </w:pPr>
      <w:r w:rsidRPr="00346949">
        <w:t>Resulta importante conocer la calidad de los datos con los que se trabajará, y los problemas que este pueda presentar por su naturaleza misma. Existen problemas como valores faltantes, problemas con la cardinalidad irregular y valores atípicos [1].</w:t>
      </w:r>
    </w:p>
    <w:p w14:paraId="382D4236" w14:textId="2CE3D301" w:rsidR="00D91E92" w:rsidRDefault="00346949" w:rsidP="00E726B6">
      <w:pPr>
        <w:jc w:val="both"/>
      </w:pPr>
      <w:r w:rsidRPr="00346949">
        <w:t>Particularmente los valores atípicos son aquellos que están muy alejados de la tendencia central. Pueden ser causa de errores cuando el registro de los datos se genera de manera manual o puede suceder cuando realmente un valor está muy alejado del resto, debido al tipo de información que se está registrando [1].</w:t>
      </w:r>
    </w:p>
    <w:p w14:paraId="39532023" w14:textId="7362A87F" w:rsidR="00170CBC" w:rsidRDefault="0033470C" w:rsidP="00E726B6">
      <w:pPr>
        <w:pStyle w:val="Ttulo3"/>
        <w:jc w:val="both"/>
      </w:pPr>
      <w:r>
        <w:t>Normalización</w:t>
      </w:r>
    </w:p>
    <w:p w14:paraId="72972249" w14:textId="7C07A08D" w:rsidR="006B4A8A" w:rsidRDefault="006B4A8A" w:rsidP="00E726B6">
      <w:pPr>
        <w:jc w:val="both"/>
      </w:pPr>
      <w:r>
        <w:t xml:space="preserve">La normalización se vuelve un paso importante en la preparación de los datos, dado que, generalmente puede mejorar el resultado cuando se trabaja con datos normalizados [1] </w:t>
      </w:r>
      <w:r w:rsidR="007A56EA">
        <w:fldChar w:fldCharType="begin" w:fldLock="1"/>
      </w:r>
      <w:r w:rsidR="00DE6E7B">
        <w:instrText>ADDIN CSL_CITATION {"citationItems":[{"id":"ITEM-1","itemData":{"URL":"https://www.iartificial.net/fases-del-proceso-de-machine-learning/#Fase_2_Definir_un_Criterio_de_Evaluacion","accessed":{"date-parts":[["2022","9","26"]]},"id":"ITEM-1","issued":{"date-parts":[["0"]]},"title":"Las 7 Fases del Proceso de Machine Learning - IArtificial.net","type":"webpage"},"uris":["http://www.mendeley.com/documents/?uuid=1b14ebf1-dfec-3ca7-a866-21a4f75909d2"]}],"mendeley":{"formattedCitation":"[2]","plainTextFormattedCitation":"[2]","previouslyFormattedCitation":"[2]"},"properties":{"noteIndex":0},"schema":"https://github.com/citation-style-language/schema/raw/master/csl-citation.json"}</w:instrText>
      </w:r>
      <w:r w:rsidR="007A56EA">
        <w:fldChar w:fldCharType="separate"/>
      </w:r>
      <w:r w:rsidR="007A56EA" w:rsidRPr="007A56EA">
        <w:rPr>
          <w:noProof/>
        </w:rPr>
        <w:t>[2]</w:t>
      </w:r>
      <w:r w:rsidR="007A56EA">
        <w:fldChar w:fldCharType="end"/>
      </w:r>
      <w:r>
        <w:t>.</w:t>
      </w:r>
    </w:p>
    <w:p w14:paraId="2AE705B4" w14:textId="2A247662" w:rsidR="006B4A8A" w:rsidRDefault="006B4A8A" w:rsidP="00E726B6">
      <w:pPr>
        <w:jc w:val="both"/>
      </w:pPr>
      <w:r>
        <w:t>Este proceso consiste en un escalamiento de la magnitud de los datos entre un rango determinado, tal como [0, 1] o [-1, 1], dependiendo del uso que se le vaya a dar a los mismos.</w:t>
      </w:r>
    </w:p>
    <w:p w14:paraId="6552235E" w14:textId="30B8E84F" w:rsidR="00E86276" w:rsidRDefault="00E86276" w:rsidP="00E86276">
      <w:pPr>
        <w:jc w:val="both"/>
      </w:pPr>
      <w:r>
        <w:lastRenderedPageBreak/>
        <w:t xml:space="preserve">A continuación, se muestras las ecuaciones que rigen la normalización por medias, </w:t>
      </w:r>
      <w:proofErr w:type="spellStart"/>
      <w:r>
        <w:t>MinMax</w:t>
      </w:r>
      <w:proofErr w:type="spellEnd"/>
      <w:r>
        <w:t xml:space="preserve"> y Z-score.</w:t>
      </w:r>
    </w:p>
    <w:tbl>
      <w:tblPr>
        <w:tblStyle w:val="Tablaconcuadrcula"/>
        <w:tblW w:w="0" w:type="auto"/>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E86276" w14:paraId="6EA11717" w14:textId="77777777" w:rsidTr="00E86276">
        <w:trPr>
          <w:trHeight w:val="1068"/>
        </w:trPr>
        <w:tc>
          <w:tcPr>
            <w:tcW w:w="4675" w:type="dxa"/>
            <w:vAlign w:val="center"/>
          </w:tcPr>
          <w:p w14:paraId="7514BB89" w14:textId="77777777" w:rsidR="00E86276" w:rsidRPr="006B4A8A" w:rsidRDefault="00E86276" w:rsidP="00E86276">
            <w:pPr>
              <w:jc w:val="center"/>
            </w:pPr>
          </w:p>
          <w:p w14:paraId="376B6896" w14:textId="77777777" w:rsidR="00E86276" w:rsidRDefault="00E86276" w:rsidP="00E86276">
            <w:pPr>
              <w:pStyle w:val="Subttulo"/>
              <w:jc w:val="center"/>
            </w:pPr>
            <w:r>
              <w:t>Normalización por medias</w:t>
            </w:r>
          </w:p>
          <w:p w14:paraId="6AC96FA5" w14:textId="77777777" w:rsidR="00E86276" w:rsidRDefault="00E86276" w:rsidP="00E86276">
            <w:pPr>
              <w:ind w:left="0"/>
              <w:jc w:val="center"/>
            </w:pPr>
          </w:p>
        </w:tc>
        <w:tc>
          <w:tcPr>
            <w:tcW w:w="4675" w:type="dxa"/>
            <w:vAlign w:val="center"/>
          </w:tcPr>
          <w:p w14:paraId="4CCCFA09" w14:textId="03301B9E" w:rsidR="00E86276" w:rsidRDefault="00000000" w:rsidP="00E86276">
            <w:pPr>
              <w:ind w:left="0"/>
              <w:jc w:val="cente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ormalizada</m:t>
                    </m:r>
                  </m:sub>
                </m:sSub>
                <m:f>
                  <m:fPr>
                    <m:ctrlPr>
                      <w:rPr>
                        <w:rFonts w:ascii="Cambria Math" w:hAnsi="Cambria Math" w:cs="Times New Roman"/>
                        <w:i/>
                        <w:sz w:val="24"/>
                        <w:szCs w:val="24"/>
                      </w:rPr>
                    </m:ctrlPr>
                  </m:fPr>
                  <m:num>
                    <m:r>
                      <w:rPr>
                        <w:rFonts w:ascii="Cambria Math" w:hAnsi="Cambria Math" w:cs="Times New Roman"/>
                        <w:sz w:val="24"/>
                        <w:szCs w:val="24"/>
                      </w:rPr>
                      <m:t xml:space="preserve">X- </m:t>
                    </m:r>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tc>
      </w:tr>
      <w:tr w:rsidR="00E86276" w14:paraId="68F5258D" w14:textId="77777777" w:rsidTr="00E86276">
        <w:trPr>
          <w:trHeight w:val="789"/>
        </w:trPr>
        <w:tc>
          <w:tcPr>
            <w:tcW w:w="4675" w:type="dxa"/>
            <w:vAlign w:val="center"/>
          </w:tcPr>
          <w:p w14:paraId="365750E4" w14:textId="77777777" w:rsidR="00E86276" w:rsidRDefault="00E86276" w:rsidP="00E86276">
            <w:pPr>
              <w:pStyle w:val="Subttulo"/>
              <w:jc w:val="center"/>
            </w:pPr>
            <w:r>
              <w:t xml:space="preserve">Normalización </w:t>
            </w:r>
            <w:proofErr w:type="spellStart"/>
            <w:r>
              <w:t>MinMax</w:t>
            </w:r>
            <w:proofErr w:type="spellEnd"/>
          </w:p>
          <w:p w14:paraId="34FFB5CE" w14:textId="77777777" w:rsidR="00E86276" w:rsidRDefault="00E86276" w:rsidP="00E86276">
            <w:pPr>
              <w:ind w:left="0"/>
              <w:jc w:val="center"/>
            </w:pPr>
          </w:p>
        </w:tc>
        <w:tc>
          <w:tcPr>
            <w:tcW w:w="4675" w:type="dxa"/>
            <w:vAlign w:val="center"/>
          </w:tcPr>
          <w:p w14:paraId="50EE81C4" w14:textId="2C077E84" w:rsidR="00E86276" w:rsidRDefault="00000000" w:rsidP="00E86276">
            <w:pPr>
              <w:ind w:left="0"/>
              <w:jc w:val="cente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ormalizada</m:t>
                    </m:r>
                  </m:sub>
                </m:sSub>
                <m:f>
                  <m:fPr>
                    <m:ctrlPr>
                      <w:rPr>
                        <w:rFonts w:ascii="Cambria Math" w:hAnsi="Cambria Math" w:cs="Times New Roman"/>
                        <w:i/>
                        <w:sz w:val="24"/>
                        <w:szCs w:val="24"/>
                      </w:rPr>
                    </m:ctrlPr>
                  </m:fPr>
                  <m:num>
                    <m:r>
                      <w:rPr>
                        <w:rFonts w:ascii="Cambria Math" w:hAnsi="Cambria Math" w:cs="Times New Roman"/>
                        <w:sz w:val="24"/>
                        <w:szCs w:val="24"/>
                      </w:rPr>
                      <m:t xml:space="preserve">X-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tc>
      </w:tr>
      <w:tr w:rsidR="00E86276" w14:paraId="35F51BCA" w14:textId="77777777" w:rsidTr="00E86276">
        <w:trPr>
          <w:trHeight w:val="814"/>
        </w:trPr>
        <w:tc>
          <w:tcPr>
            <w:tcW w:w="4675" w:type="dxa"/>
            <w:vAlign w:val="center"/>
          </w:tcPr>
          <w:p w14:paraId="155FCAFE" w14:textId="77777777" w:rsidR="00E86276" w:rsidRPr="00A93A7C" w:rsidRDefault="00E86276" w:rsidP="00E86276">
            <w:pPr>
              <w:pStyle w:val="Subttulo"/>
              <w:jc w:val="center"/>
            </w:pPr>
            <w:r>
              <w:t>Normalización Z-score</w:t>
            </w:r>
          </w:p>
          <w:p w14:paraId="1FAE7AE6" w14:textId="77777777" w:rsidR="00E86276" w:rsidRDefault="00E86276" w:rsidP="00E86276">
            <w:pPr>
              <w:ind w:left="0"/>
              <w:jc w:val="center"/>
            </w:pPr>
          </w:p>
        </w:tc>
        <w:tc>
          <w:tcPr>
            <w:tcW w:w="4675" w:type="dxa"/>
            <w:vAlign w:val="center"/>
          </w:tcPr>
          <w:p w14:paraId="03AD99E2" w14:textId="3671218F" w:rsidR="00E86276" w:rsidRDefault="00000000" w:rsidP="00E86276">
            <w:pPr>
              <w:ind w:left="0"/>
              <w:jc w:val="cente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ormalizada</m:t>
                    </m:r>
                  </m:sub>
                </m:sSub>
                <m:f>
                  <m:fPr>
                    <m:ctrlPr>
                      <w:rPr>
                        <w:rFonts w:ascii="Cambria Math" w:hAnsi="Cambria Math" w:cs="Times New Roman"/>
                        <w:i/>
                        <w:sz w:val="24"/>
                        <w:szCs w:val="24"/>
                      </w:rPr>
                    </m:ctrlPr>
                  </m:fPr>
                  <m:num>
                    <m:r>
                      <w:rPr>
                        <w:rFonts w:ascii="Cambria Math" w:hAnsi="Cambria Math" w:cs="Times New Roman"/>
                        <w:sz w:val="24"/>
                        <w:szCs w:val="24"/>
                      </w:rPr>
                      <m:t xml:space="preserve">X-  </m:t>
                    </m:r>
                    <m:acc>
                      <m:accPr>
                        <m:chr m:val="̅"/>
                        <m:ctrlPr>
                          <w:rPr>
                            <w:rFonts w:ascii="Cambria Math" w:hAnsi="Cambria Math" w:cs="Times New Roman"/>
                            <w:i/>
                            <w:sz w:val="24"/>
                            <w:szCs w:val="24"/>
                          </w:rPr>
                        </m:ctrlPr>
                      </m:accPr>
                      <m:e>
                        <m:r>
                          <w:rPr>
                            <w:rFonts w:ascii="Cambria Math" w:hAnsi="Cambria Math" w:cs="Times New Roman"/>
                            <w:sz w:val="24"/>
                            <w:szCs w:val="24"/>
                          </w:rPr>
                          <m:t>X</m:t>
                        </m:r>
                      </m:e>
                    </m:acc>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m:oMathPara>
          </w:p>
        </w:tc>
      </w:tr>
    </w:tbl>
    <w:p w14:paraId="572AEAA9" w14:textId="77777777" w:rsidR="0033470C" w:rsidRPr="0033470C" w:rsidRDefault="0033470C" w:rsidP="00C45139">
      <w:pPr>
        <w:ind w:left="0"/>
        <w:jc w:val="both"/>
      </w:pPr>
    </w:p>
    <w:p w14:paraId="792DE08A" w14:textId="794E8704" w:rsidR="0033470C" w:rsidRDefault="0033470C" w:rsidP="00C45139">
      <w:pPr>
        <w:pStyle w:val="Ttulo3"/>
        <w:jc w:val="both"/>
      </w:pPr>
      <w:r>
        <w:t>Imputación</w:t>
      </w:r>
    </w:p>
    <w:p w14:paraId="549E8FF9" w14:textId="1B371B26" w:rsidR="003D7342" w:rsidRDefault="003D7342" w:rsidP="00C45139">
      <w:pPr>
        <w:jc w:val="both"/>
      </w:pPr>
      <w:r w:rsidRPr="003D7342">
        <w:t>Cuando se trabaja con conjunto de datos, existen ocasiones en las que hay datos faltantes o en las que no todos los datos obtenidos son válidos. Una de las soluciones, aunque no la mejor, es eliminar dichos datos, sin embargo, esto conlleva una pérdida de datos que podría afectar los resultados del sistema. Por otro lado, existe otra solución a este problema, la imputación, dicho método consiste en el reemplazo de los valores de datos faltantes con valores obtenidos estimados a partir de los valores existentes. Con estas soluciones se busca tener una base de datos lo más completa posible. Existen distintas técnicas de imputación [1]:</w:t>
      </w:r>
    </w:p>
    <w:p w14:paraId="6D7A1C51" w14:textId="77777777" w:rsidR="00A51CEF" w:rsidRDefault="00A51CEF" w:rsidP="00C45139">
      <w:pPr>
        <w:pStyle w:val="Prrafodelista"/>
        <w:numPr>
          <w:ilvl w:val="0"/>
          <w:numId w:val="9"/>
        </w:numPr>
        <w:jc w:val="both"/>
      </w:pPr>
      <w:r>
        <w:t>Técnica por información externa o deductiva</w:t>
      </w:r>
    </w:p>
    <w:p w14:paraId="009D4DE9" w14:textId="77777777" w:rsidR="00A51CEF" w:rsidRDefault="00A51CEF" w:rsidP="00C45139">
      <w:pPr>
        <w:pStyle w:val="Prrafodelista"/>
        <w:numPr>
          <w:ilvl w:val="0"/>
          <w:numId w:val="9"/>
        </w:numPr>
        <w:jc w:val="both"/>
      </w:pPr>
      <w:r>
        <w:t>Técnicas deterministas</w:t>
      </w:r>
    </w:p>
    <w:p w14:paraId="2DC28823" w14:textId="77777777" w:rsidR="00A51CEF" w:rsidRDefault="00A51CEF" w:rsidP="00C45139">
      <w:pPr>
        <w:pStyle w:val="Prrafodelista"/>
        <w:numPr>
          <w:ilvl w:val="1"/>
          <w:numId w:val="9"/>
        </w:numPr>
        <w:jc w:val="both"/>
      </w:pPr>
      <w:r>
        <w:t>Imputación por regresión</w:t>
      </w:r>
    </w:p>
    <w:p w14:paraId="1AED6BCD" w14:textId="77777777" w:rsidR="00A51CEF" w:rsidRDefault="00A51CEF" w:rsidP="00C45139">
      <w:pPr>
        <w:pStyle w:val="Prrafodelista"/>
        <w:numPr>
          <w:ilvl w:val="1"/>
          <w:numId w:val="9"/>
        </w:numPr>
        <w:jc w:val="both"/>
      </w:pPr>
      <w:r>
        <w:t>Imputación de la media (o moda)</w:t>
      </w:r>
    </w:p>
    <w:p w14:paraId="214D6896" w14:textId="77777777" w:rsidR="00A51CEF" w:rsidRDefault="00A51CEF" w:rsidP="00C45139">
      <w:pPr>
        <w:pStyle w:val="Prrafodelista"/>
        <w:numPr>
          <w:ilvl w:val="1"/>
          <w:numId w:val="9"/>
        </w:numPr>
        <w:jc w:val="both"/>
      </w:pPr>
      <w:r>
        <w:t>Imputación por media de clases</w:t>
      </w:r>
    </w:p>
    <w:p w14:paraId="31B1FACD" w14:textId="77777777" w:rsidR="00A51CEF" w:rsidRDefault="00A51CEF" w:rsidP="00C45139">
      <w:pPr>
        <w:pStyle w:val="Prrafodelista"/>
        <w:numPr>
          <w:ilvl w:val="1"/>
          <w:numId w:val="9"/>
        </w:numPr>
        <w:jc w:val="both"/>
      </w:pPr>
      <w:r>
        <w:t>Imputación por vecino más cercano</w:t>
      </w:r>
    </w:p>
    <w:p w14:paraId="13EF646D" w14:textId="77777777" w:rsidR="00A51CEF" w:rsidRDefault="00A51CEF" w:rsidP="00C45139">
      <w:pPr>
        <w:pStyle w:val="Prrafodelista"/>
        <w:numPr>
          <w:ilvl w:val="1"/>
          <w:numId w:val="9"/>
        </w:numPr>
        <w:jc w:val="both"/>
      </w:pPr>
      <w:r>
        <w:t>Imputación por algoritmo EM</w:t>
      </w:r>
    </w:p>
    <w:p w14:paraId="61EC728A" w14:textId="77777777" w:rsidR="00A51CEF" w:rsidRDefault="00A51CEF" w:rsidP="00C45139">
      <w:pPr>
        <w:pStyle w:val="Prrafodelista"/>
        <w:numPr>
          <w:ilvl w:val="0"/>
          <w:numId w:val="9"/>
        </w:numPr>
        <w:jc w:val="both"/>
      </w:pPr>
      <w:r>
        <w:t>Técnicas estocásticas de imputación</w:t>
      </w:r>
    </w:p>
    <w:p w14:paraId="46F2FE86" w14:textId="70CD75CE" w:rsidR="00A51CEF" w:rsidRDefault="00A51CEF" w:rsidP="00C45139">
      <w:pPr>
        <w:ind w:left="345"/>
        <w:jc w:val="both"/>
      </w:pPr>
      <w:r>
        <w:t xml:space="preserve">Este tipo de técnicas no son tan utilizados, dado que sus resultados producen resultados distintos, </w:t>
      </w:r>
      <w:r w:rsidR="00AD512D">
        <w:t>aun</w:t>
      </w:r>
      <w:r>
        <w:t xml:space="preserve"> cuando el método se repite bajo las mismas condiciones.</w:t>
      </w:r>
    </w:p>
    <w:p w14:paraId="2C194178" w14:textId="47F223F2" w:rsidR="00A51CEF" w:rsidRPr="003D7342" w:rsidRDefault="00E726B6" w:rsidP="00C45139">
      <w:pPr>
        <w:jc w:val="both"/>
      </w:pPr>
      <w:r>
        <w:lastRenderedPageBreak/>
        <w:t>En esta práctica se realizan las siguientes técnicas de imputación:</w:t>
      </w:r>
    </w:p>
    <w:p w14:paraId="162EC451" w14:textId="18CA8F5C" w:rsidR="00A93A7C" w:rsidRDefault="00E950EA" w:rsidP="00E86276">
      <w:pPr>
        <w:pStyle w:val="Subttulo"/>
        <w:jc w:val="both"/>
      </w:pPr>
      <w:r>
        <w:t>Imputación por media</w:t>
      </w:r>
      <w:r w:rsidR="00E30CC8">
        <w:t xml:space="preserve"> (o moda)</w:t>
      </w:r>
    </w:p>
    <w:p w14:paraId="2DEA6D5A" w14:textId="76DE490C" w:rsidR="00E30CC8" w:rsidRPr="00E30CC8" w:rsidRDefault="00E30CC8" w:rsidP="00E86276">
      <w:pPr>
        <w:jc w:val="both"/>
      </w:pPr>
      <w:r>
        <w:t>Este método consiste en el reemplazo de datos faltantes por estimaciones estadísticas de los valores. Es decir, los datos faltantes se sustituyen con la media de las instancias no faltantes, en el caso de los atributos de características cuantitativas, mientras que, se reemplaza con la moda cuando son atributos de características cualitativas. Su principal desventaja es que reduce la desviación estándar de los datos.</w:t>
      </w:r>
    </w:p>
    <w:p w14:paraId="694B6072" w14:textId="42071C64" w:rsidR="00E950EA" w:rsidRDefault="00E950EA" w:rsidP="00E86276">
      <w:pPr>
        <w:pStyle w:val="Subttulo"/>
        <w:jc w:val="both"/>
      </w:pPr>
      <w:r>
        <w:t>Imputación por media de clases</w:t>
      </w:r>
    </w:p>
    <w:p w14:paraId="25D906F7" w14:textId="29132267" w:rsidR="00C45139" w:rsidRPr="00C45139" w:rsidRDefault="00C45139" w:rsidP="00E86276">
      <w:pPr>
        <w:jc w:val="both"/>
      </w:pPr>
      <w:r>
        <w:t>La sustitución de los valores faltantes se calcula a partir de la media de las instancias que pertenecen a una misma clase dentro del mismo atributo.</w:t>
      </w:r>
    </w:p>
    <w:p w14:paraId="42B6A2DC" w14:textId="5E1B8B0E" w:rsidR="00E950EA" w:rsidRDefault="00E950EA" w:rsidP="00E86276">
      <w:pPr>
        <w:pStyle w:val="Subttulo"/>
        <w:jc w:val="both"/>
      </w:pPr>
      <w:r>
        <w:t>Imputación aleatoria</w:t>
      </w:r>
    </w:p>
    <w:p w14:paraId="61B2766B" w14:textId="1E93A819" w:rsidR="00C45139" w:rsidRPr="00C45139" w:rsidRDefault="00845FB6" w:rsidP="00E86276">
      <w:pPr>
        <w:jc w:val="both"/>
      </w:pPr>
      <w:r>
        <w:t>Los valores faltantes se reemplazan por valores aleatorios que se encuentran entre el rango del valor máximo y mínimo de las observaciones del atributo.</w:t>
      </w:r>
    </w:p>
    <w:p w14:paraId="3530152F" w14:textId="04885BFE" w:rsidR="00E950EA" w:rsidRDefault="00E950EA" w:rsidP="00E86276">
      <w:pPr>
        <w:pStyle w:val="Subttulo"/>
        <w:jc w:val="both"/>
      </w:pPr>
      <w:r>
        <w:t>Imputación KNN</w:t>
      </w:r>
    </w:p>
    <w:p w14:paraId="7E3DC75B" w14:textId="41E37211" w:rsidR="00E950EA" w:rsidRDefault="00845FB6" w:rsidP="00E86276">
      <w:pPr>
        <w:jc w:val="both"/>
      </w:pPr>
      <w:r>
        <w:t>A partir de la distancia euclidiana entre instancias, se busca el dato más cercano y se reemplaza su valor en el dato faltante</w:t>
      </w:r>
      <w:r w:rsidR="004B69FE">
        <w:t>, ver Ilustración 2.</w:t>
      </w:r>
    </w:p>
    <w:p w14:paraId="27BCED13" w14:textId="77777777" w:rsidR="00BA6BEF" w:rsidRDefault="00BA6BEF" w:rsidP="00BA6BEF">
      <w:pPr>
        <w:keepNext/>
        <w:jc w:val="center"/>
      </w:pPr>
      <w:r>
        <w:rPr>
          <w:noProof/>
        </w:rPr>
        <w:lastRenderedPageBreak/>
        <w:drawing>
          <wp:inline distT="0" distB="0" distL="0" distR="0" wp14:anchorId="3F563DDD" wp14:editId="54ABE424">
            <wp:extent cx="4845132" cy="2430106"/>
            <wp:effectExtent l="0" t="0" r="0" b="889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56687" cy="2435901"/>
                    </a:xfrm>
                    <a:prstGeom prst="rect">
                      <a:avLst/>
                    </a:prstGeom>
                    <a:noFill/>
                  </pic:spPr>
                </pic:pic>
              </a:graphicData>
            </a:graphic>
          </wp:inline>
        </w:drawing>
      </w:r>
    </w:p>
    <w:p w14:paraId="6B24B7A2" w14:textId="78AB3596" w:rsidR="00E86276" w:rsidRDefault="00BA6BEF" w:rsidP="00BA6BEF">
      <w:pPr>
        <w:pStyle w:val="Descripcin"/>
        <w:jc w:val="center"/>
      </w:pPr>
      <w:r>
        <w:t xml:space="preserve">Ilustración </w:t>
      </w:r>
      <w:r>
        <w:fldChar w:fldCharType="begin"/>
      </w:r>
      <w:r>
        <w:instrText xml:space="preserve"> SEQ Ilustración \* ARABIC </w:instrText>
      </w:r>
      <w:r>
        <w:fldChar w:fldCharType="separate"/>
      </w:r>
      <w:r w:rsidR="005A6F16">
        <w:rPr>
          <w:noProof/>
        </w:rPr>
        <w:t>2</w:t>
      </w:r>
      <w:r>
        <w:fldChar w:fldCharType="end"/>
      </w:r>
      <w:r>
        <w:t>. Método de imputación por KNN.</w:t>
      </w:r>
    </w:p>
    <w:p w14:paraId="1FB182F3" w14:textId="77777777" w:rsidR="00BA6BEF" w:rsidRPr="00BA6BEF" w:rsidRDefault="00BA6BEF" w:rsidP="00BA6BEF">
      <w:pPr>
        <w:ind w:left="0"/>
      </w:pPr>
    </w:p>
    <w:p w14:paraId="027D4A4D" w14:textId="3465A042" w:rsidR="006D4065" w:rsidRDefault="006D4065" w:rsidP="00C45139">
      <w:pPr>
        <w:pStyle w:val="Ttulo1"/>
        <w:pBdr>
          <w:top w:val="nil"/>
          <w:left w:val="nil"/>
          <w:bottom w:val="nil"/>
          <w:right w:val="nil"/>
          <w:between w:val="nil"/>
        </w:pBdr>
        <w:jc w:val="both"/>
      </w:pPr>
      <w:r>
        <w:t>Materiales y métodos</w:t>
      </w:r>
    </w:p>
    <w:p w14:paraId="5B3531E3" w14:textId="413B25A1" w:rsidR="00E347D2" w:rsidRDefault="006D4065" w:rsidP="00E86276">
      <w:pPr>
        <w:pStyle w:val="Ttulo3"/>
        <w:jc w:val="both"/>
      </w:pPr>
      <w:r>
        <w:t>Herramientas utilizadas</w:t>
      </w:r>
    </w:p>
    <w:p w14:paraId="151F5959" w14:textId="77777777" w:rsidR="00E86276" w:rsidRPr="00E86276" w:rsidRDefault="00E86276" w:rsidP="00E86276"/>
    <w:p w14:paraId="76A4C087" w14:textId="5EFEEA93" w:rsidR="009C5EAA" w:rsidRDefault="006F1515" w:rsidP="00C45139">
      <w:pPr>
        <w:numPr>
          <w:ilvl w:val="0"/>
          <w:numId w:val="2"/>
        </w:numPr>
        <w:pBdr>
          <w:top w:val="nil"/>
          <w:left w:val="nil"/>
          <w:bottom w:val="nil"/>
          <w:right w:val="nil"/>
          <w:between w:val="nil"/>
        </w:pBdr>
        <w:spacing w:before="0"/>
        <w:jc w:val="both"/>
      </w:pPr>
      <w:r>
        <w:t>JupyterLab 3.3.2</w:t>
      </w:r>
      <w:r w:rsidR="006D4065">
        <w:t xml:space="preserve"> </w:t>
      </w:r>
    </w:p>
    <w:p w14:paraId="4456CA23" w14:textId="7479E8B5" w:rsidR="006D4065" w:rsidRPr="006F1515" w:rsidRDefault="006D4065" w:rsidP="007E20DE">
      <w:pPr>
        <w:numPr>
          <w:ilvl w:val="0"/>
          <w:numId w:val="2"/>
        </w:numPr>
        <w:pBdr>
          <w:top w:val="nil"/>
          <w:left w:val="nil"/>
          <w:bottom w:val="nil"/>
          <w:right w:val="nil"/>
          <w:between w:val="nil"/>
        </w:pBdr>
        <w:spacing w:before="0"/>
        <w:jc w:val="both"/>
      </w:pPr>
      <w:r>
        <w:t>Conjunto de datos</w:t>
      </w:r>
      <w:r w:rsidR="003D3A62">
        <w:t>:</w:t>
      </w:r>
      <w:r>
        <w:t xml:space="preserve"> </w:t>
      </w:r>
      <w:bookmarkStart w:id="8" w:name="_1pw1ma28yzdz" w:colFirst="0" w:colLast="0"/>
      <w:bookmarkStart w:id="9" w:name="_shmnsrp4ffcs" w:colFirst="0" w:colLast="0"/>
      <w:bookmarkEnd w:id="8"/>
      <w:bookmarkEnd w:id="9"/>
      <w:r w:rsidR="003D3A62" w:rsidRPr="009C5EAA">
        <w:rPr>
          <w:i/>
          <w:iCs/>
        </w:rPr>
        <w:t>Indicadores personales clave de enfermedad cardíaca</w:t>
      </w:r>
    </w:p>
    <w:p w14:paraId="03E169C2" w14:textId="419F7C87" w:rsidR="006F1515" w:rsidRDefault="00ED2AF7" w:rsidP="007E20DE">
      <w:pPr>
        <w:numPr>
          <w:ilvl w:val="0"/>
          <w:numId w:val="2"/>
        </w:numPr>
        <w:pBdr>
          <w:top w:val="nil"/>
          <w:left w:val="nil"/>
          <w:bottom w:val="nil"/>
          <w:right w:val="nil"/>
          <w:between w:val="nil"/>
        </w:pBdr>
        <w:spacing w:before="0"/>
        <w:jc w:val="both"/>
        <w:rPr>
          <w:lang w:val="en-US"/>
        </w:rPr>
      </w:pPr>
      <w:r w:rsidRPr="00ED2AF7">
        <w:rPr>
          <w:lang w:val="en-US"/>
        </w:rPr>
        <w:t>AMD Ryzen 9 5900HS with Radeon Graphics</w:t>
      </w:r>
      <w:r>
        <w:rPr>
          <w:lang w:val="en-US"/>
        </w:rPr>
        <w:t xml:space="preserve"> </w:t>
      </w:r>
      <w:r w:rsidRPr="00ED2AF7">
        <w:rPr>
          <w:lang w:val="en-US"/>
        </w:rPr>
        <w:t>3.30 GHz</w:t>
      </w:r>
    </w:p>
    <w:p w14:paraId="1E791D10" w14:textId="512D4713" w:rsidR="00ED2AF7" w:rsidRDefault="00ED2AF7" w:rsidP="007E20DE">
      <w:pPr>
        <w:numPr>
          <w:ilvl w:val="0"/>
          <w:numId w:val="2"/>
        </w:numPr>
        <w:pBdr>
          <w:top w:val="nil"/>
          <w:left w:val="nil"/>
          <w:bottom w:val="nil"/>
          <w:right w:val="nil"/>
          <w:between w:val="nil"/>
        </w:pBdr>
        <w:spacing w:before="0"/>
        <w:jc w:val="both"/>
        <w:rPr>
          <w:lang w:val="en-US"/>
        </w:rPr>
      </w:pPr>
      <w:r>
        <w:rPr>
          <w:lang w:val="en-US"/>
        </w:rPr>
        <w:t>RAM 16.0 GB</w:t>
      </w:r>
    </w:p>
    <w:p w14:paraId="510C7ABE" w14:textId="029B0003" w:rsidR="00ED2AF7" w:rsidRPr="00ED2AF7" w:rsidRDefault="00E347D2" w:rsidP="007E20DE">
      <w:pPr>
        <w:numPr>
          <w:ilvl w:val="0"/>
          <w:numId w:val="2"/>
        </w:numPr>
        <w:pBdr>
          <w:top w:val="nil"/>
          <w:left w:val="nil"/>
          <w:bottom w:val="nil"/>
          <w:right w:val="nil"/>
          <w:between w:val="nil"/>
        </w:pBdr>
        <w:spacing w:before="0"/>
        <w:jc w:val="both"/>
        <w:rPr>
          <w:lang w:val="en-US"/>
        </w:rPr>
      </w:pPr>
      <w:r w:rsidRPr="00E347D2">
        <w:rPr>
          <w:lang w:val="en-US"/>
        </w:rPr>
        <w:t>64-bit operating system, x64-based processor</w:t>
      </w:r>
    </w:p>
    <w:p w14:paraId="5095857E" w14:textId="77777777" w:rsidR="006D4065" w:rsidRDefault="006D4065" w:rsidP="00EC3D9A">
      <w:pPr>
        <w:pStyle w:val="Ttulo3"/>
        <w:jc w:val="both"/>
      </w:pPr>
      <w:bookmarkStart w:id="10" w:name="_ikw7aq9j8ion" w:colFirst="0" w:colLast="0"/>
      <w:bookmarkEnd w:id="10"/>
      <w:r>
        <w:t xml:space="preserve">Conjunto de datos </w:t>
      </w:r>
    </w:p>
    <w:p w14:paraId="02C63D75" w14:textId="67942F16" w:rsidR="00597E08" w:rsidRDefault="006D4065" w:rsidP="00EC3D9A">
      <w:pPr>
        <w:jc w:val="both"/>
      </w:pPr>
      <w:r>
        <w:t>En este trabajo, se utilizar</w:t>
      </w:r>
      <w:r w:rsidR="00597E08">
        <w:t>á el conjunto de datos</w:t>
      </w:r>
      <w:r w:rsidR="000239F4">
        <w:t xml:space="preserve">: </w:t>
      </w:r>
      <w:r w:rsidR="000239F4" w:rsidRPr="001A7ED4">
        <w:rPr>
          <w:i/>
          <w:iCs/>
        </w:rPr>
        <w:t>Indicadores personales clave de enfermedad cardíaca</w:t>
      </w:r>
      <w:r w:rsidR="000239F4">
        <w:t xml:space="preserve">, datos provenientes </w:t>
      </w:r>
      <w:r w:rsidR="0035745D">
        <w:t xml:space="preserve">de 400,000 adultos, obtenidos durante </w:t>
      </w:r>
      <w:r w:rsidR="000239F4">
        <w:t xml:space="preserve">la encuesta anual </w:t>
      </w:r>
      <w:r w:rsidR="00250BE5">
        <w:t xml:space="preserve">2020 </w:t>
      </w:r>
      <w:r w:rsidR="000239F4">
        <w:t>de los</w:t>
      </w:r>
      <w:r w:rsidR="00A80693">
        <w:t xml:space="preserve"> </w:t>
      </w:r>
      <w:r w:rsidR="00493F9A">
        <w:t>Centros para el Control y prevención de Enfermedades</w:t>
      </w:r>
      <w:r w:rsidR="00A80693">
        <w:t xml:space="preserve"> (CDC,</w:t>
      </w:r>
      <w:r w:rsidR="00493F9A">
        <w:t xml:space="preserve"> por sus siglas en inglés)</w:t>
      </w:r>
      <w:r w:rsidR="00343A07">
        <w:t xml:space="preserve"> </w:t>
      </w:r>
      <w:r w:rsidR="00A80693">
        <w:t>pertenecientes al departamento de salud y servicios humanos en los Estados Unidos</w:t>
      </w:r>
      <w:r w:rsidR="00DE6E7B">
        <w:t xml:space="preserve"> </w:t>
      </w:r>
      <w:r w:rsidR="00DE6E7B">
        <w:fldChar w:fldCharType="begin" w:fldLock="1"/>
      </w:r>
      <w:r w:rsidR="00DE6E7B">
        <w:instrText>ADDIN CSL_CITATION {"citationItems":[{"id":"ITEM-1","itemData":{"URL":"https://www.kaggle.com/datasets/kamilpytlak/personal-key-indicators-of-heart-disease/code","accessed":{"date-parts":[["2022","8","25"]]},"id":"ITEM-1","issued":{"date-parts":[["0"]]},"title":"Personal Key Indicators of Heart Disease | Kaggle","type":"webpage"},"uris":["http://www.mendeley.com/documents/?uuid=c4716bfa-a64b-31f6-a7ff-ced313b7c9e2"]}],"mendeley":{"formattedCitation":"[6]","plainTextFormattedCitation":"[6]","previouslyFormattedCitation":"[6]"},"properties":{"noteIndex":0},"schema":"https://github.com/citation-style-language/schema/raw/master/csl-citation.json"}</w:instrText>
      </w:r>
      <w:r w:rsidR="00DE6E7B">
        <w:fldChar w:fldCharType="separate"/>
      </w:r>
      <w:r w:rsidR="00DE6E7B" w:rsidRPr="00DE6E7B">
        <w:rPr>
          <w:noProof/>
        </w:rPr>
        <w:t>[6]</w:t>
      </w:r>
      <w:r w:rsidR="00DE6E7B">
        <w:fldChar w:fldCharType="end"/>
      </w:r>
      <w:r w:rsidR="001A7ED4">
        <w:t>.</w:t>
      </w:r>
      <w:r w:rsidR="007D3A1E">
        <w:t xml:space="preserve"> Originalmente el conjunto de datos contenía alrededor de 300 atributos, sin embargo, se redujo a solo 18 variables.</w:t>
      </w:r>
    </w:p>
    <w:p w14:paraId="5013ED16" w14:textId="696000A0" w:rsidR="0034654A" w:rsidRDefault="004D156C" w:rsidP="00EC3D9A">
      <w:pPr>
        <w:jc w:val="both"/>
      </w:pPr>
      <w:r>
        <w:lastRenderedPageBreak/>
        <w:t>Casi la mitad de los estadounidenses</w:t>
      </w:r>
      <w:r w:rsidR="00662B68">
        <w:t xml:space="preserve"> (47%), incluyendo afroamericanos, indios americanos, nativos de Alaska y blancos</w:t>
      </w:r>
      <w:r w:rsidR="00D35FDB">
        <w:t xml:space="preserve">; tienen al menos de 1 a 3 </w:t>
      </w:r>
      <w:r w:rsidR="007D3A1E">
        <w:t>factores</w:t>
      </w:r>
      <w:r w:rsidR="00D35FDB">
        <w:t xml:space="preserve"> de riesgo de padecer alguna enfermedad cardíaca</w:t>
      </w:r>
      <w:r w:rsidR="007D3A1E">
        <w:t>.</w:t>
      </w:r>
      <w:r w:rsidR="00DD0E82">
        <w:t xml:space="preserve"> A </w:t>
      </w:r>
      <w:r w:rsidR="00402509">
        <w:t>continuación,</w:t>
      </w:r>
      <w:r w:rsidR="00DD0E82">
        <w:t xml:space="preserve"> se agrega una breve descripción de</w:t>
      </w:r>
      <w:r w:rsidR="008A08F1">
        <w:t xml:space="preserve"> los atributos incluidos en este conjunto de datos:</w:t>
      </w:r>
    </w:p>
    <w:p w14:paraId="6B19F90D" w14:textId="591E15B5" w:rsidR="008A08F1" w:rsidRDefault="008A08F1" w:rsidP="00EC3D9A">
      <w:pPr>
        <w:pStyle w:val="Prrafodelista"/>
        <w:numPr>
          <w:ilvl w:val="0"/>
          <w:numId w:val="7"/>
        </w:numPr>
        <w:jc w:val="both"/>
      </w:pPr>
      <w:proofErr w:type="spellStart"/>
      <w:r w:rsidRPr="004F766C">
        <w:rPr>
          <w:u w:val="single"/>
        </w:rPr>
        <w:t>HeartDisease</w:t>
      </w:r>
      <w:proofErr w:type="spellEnd"/>
      <w:r w:rsidR="006C1E01" w:rsidRPr="004F766C">
        <w:t>:</w:t>
      </w:r>
      <w:r w:rsidR="005774E6">
        <w:t xml:space="preserve"> (atributo de decisión): </w:t>
      </w:r>
      <w:r w:rsidR="00576646">
        <w:t>personas encuesta</w:t>
      </w:r>
      <w:r w:rsidR="005D59DA">
        <w:t xml:space="preserve">das que informaron alguna vez haber padecido alguna enfermedad </w:t>
      </w:r>
      <w:r w:rsidR="007E3E4D">
        <w:t>coronaria (</w:t>
      </w:r>
      <w:r w:rsidR="005D59DA">
        <w:t>CHD, por sus siglas en inglés) o infarto al miocardio(IM, por sus siglas en inglés)</w:t>
      </w:r>
      <w:r w:rsidR="00451D03">
        <w:t>.</w:t>
      </w:r>
    </w:p>
    <w:p w14:paraId="76C030E2" w14:textId="16E6A277" w:rsidR="00451D03" w:rsidRDefault="00451D03" w:rsidP="00EC3D9A">
      <w:pPr>
        <w:pStyle w:val="Prrafodelista"/>
        <w:numPr>
          <w:ilvl w:val="0"/>
          <w:numId w:val="7"/>
        </w:numPr>
        <w:jc w:val="both"/>
      </w:pPr>
      <w:r w:rsidRPr="004F766C">
        <w:rPr>
          <w:u w:val="single"/>
        </w:rPr>
        <w:t>BMI</w:t>
      </w:r>
      <w:r>
        <w:t>: Índice de Masa Corporal</w:t>
      </w:r>
      <w:r w:rsidR="00866565">
        <w:t>.</w:t>
      </w:r>
    </w:p>
    <w:p w14:paraId="48841122" w14:textId="0964DC2E" w:rsidR="00451D03" w:rsidRDefault="00451D03" w:rsidP="00EC3D9A">
      <w:pPr>
        <w:pStyle w:val="Prrafodelista"/>
        <w:numPr>
          <w:ilvl w:val="0"/>
          <w:numId w:val="7"/>
        </w:numPr>
        <w:jc w:val="both"/>
      </w:pPr>
      <w:r w:rsidRPr="004F766C">
        <w:rPr>
          <w:u w:val="single"/>
        </w:rPr>
        <w:t>Smoking</w:t>
      </w:r>
      <w:r>
        <w:t xml:space="preserve">: </w:t>
      </w:r>
      <w:r w:rsidR="008D4107">
        <w:t>personas encuestadas que han fumado al menos 100 cigarros en su vida entera</w:t>
      </w:r>
      <w:r w:rsidR="0028325B">
        <w:t>.</w:t>
      </w:r>
    </w:p>
    <w:p w14:paraId="7D5F75CC" w14:textId="49705482" w:rsidR="0028325B" w:rsidRDefault="0028325B" w:rsidP="00EC3D9A">
      <w:pPr>
        <w:pStyle w:val="Prrafodelista"/>
        <w:numPr>
          <w:ilvl w:val="0"/>
          <w:numId w:val="7"/>
        </w:numPr>
        <w:jc w:val="both"/>
      </w:pPr>
      <w:proofErr w:type="spellStart"/>
      <w:r w:rsidRPr="004F766C">
        <w:rPr>
          <w:u w:val="single"/>
        </w:rPr>
        <w:t>AlcoholDrinking</w:t>
      </w:r>
      <w:proofErr w:type="spellEnd"/>
      <w:r>
        <w:t xml:space="preserve">: </w:t>
      </w:r>
      <w:r w:rsidR="00C315E4">
        <w:t>corresponde a hombres adultos que beben más de 14 tragos por semana y mujeres adultas que beben más de 7 tragos por semana.</w:t>
      </w:r>
    </w:p>
    <w:p w14:paraId="7566E25B" w14:textId="4D3BA27B" w:rsidR="009D0891" w:rsidRDefault="009D0891" w:rsidP="00EC3D9A">
      <w:pPr>
        <w:pStyle w:val="Prrafodelista"/>
        <w:numPr>
          <w:ilvl w:val="0"/>
          <w:numId w:val="7"/>
        </w:numPr>
        <w:jc w:val="both"/>
      </w:pPr>
      <w:proofErr w:type="spellStart"/>
      <w:r w:rsidRPr="004F766C">
        <w:rPr>
          <w:u w:val="single"/>
        </w:rPr>
        <w:t>Stroke</w:t>
      </w:r>
      <w:proofErr w:type="spellEnd"/>
      <w:r>
        <w:t>: responde a la pregunta: ¿alguna vez le dijeron o usted tuvo</w:t>
      </w:r>
      <w:r w:rsidR="00A16F07">
        <w:t xml:space="preserve"> un derrame cerebral?</w:t>
      </w:r>
    </w:p>
    <w:p w14:paraId="03D531AA" w14:textId="6C106C2E" w:rsidR="00362612" w:rsidRDefault="00362612" w:rsidP="00EC3D9A">
      <w:pPr>
        <w:pStyle w:val="Prrafodelista"/>
        <w:numPr>
          <w:ilvl w:val="0"/>
          <w:numId w:val="7"/>
        </w:numPr>
        <w:jc w:val="both"/>
      </w:pPr>
      <w:r w:rsidRPr="004F766C">
        <w:rPr>
          <w:u w:val="single"/>
        </w:rPr>
        <w:t>PhysicalHealth</w:t>
      </w:r>
      <w:r>
        <w:t xml:space="preserve">: </w:t>
      </w:r>
      <w:r w:rsidR="009F4CEE">
        <w:t>incluyendo enfermedades y lesiones físicas</w:t>
      </w:r>
      <w:r w:rsidR="005067E4">
        <w:t>, responde a la pregunta: ¿durante cuántos días en los últimos 30 días</w:t>
      </w:r>
      <w:r w:rsidR="00BC47E1">
        <w:t xml:space="preserve"> su salud física no fue buena? (de 0 a 30 días)</w:t>
      </w:r>
    </w:p>
    <w:p w14:paraId="340F6C0E" w14:textId="3DC3B89E" w:rsidR="00302398" w:rsidRDefault="00302398" w:rsidP="00EC3D9A">
      <w:pPr>
        <w:pStyle w:val="Prrafodelista"/>
        <w:numPr>
          <w:ilvl w:val="0"/>
          <w:numId w:val="7"/>
        </w:numPr>
        <w:jc w:val="both"/>
      </w:pPr>
      <w:r w:rsidRPr="004F766C">
        <w:rPr>
          <w:u w:val="single"/>
        </w:rPr>
        <w:t>MentalHealth</w:t>
      </w:r>
      <w:r>
        <w:t>: ¿durante cuántos días en los últimos 30 días su salud mental no fue buena? (de 0 a 30 días)</w:t>
      </w:r>
      <w:r w:rsidR="00B852B9">
        <w:t>.</w:t>
      </w:r>
    </w:p>
    <w:p w14:paraId="4D130111" w14:textId="545D4F4D" w:rsidR="00BC47E1" w:rsidRDefault="00397ADE" w:rsidP="00EC3D9A">
      <w:pPr>
        <w:pStyle w:val="Prrafodelista"/>
        <w:numPr>
          <w:ilvl w:val="0"/>
          <w:numId w:val="7"/>
        </w:numPr>
        <w:jc w:val="both"/>
      </w:pPr>
      <w:r w:rsidRPr="004F766C">
        <w:rPr>
          <w:u w:val="single"/>
        </w:rPr>
        <w:t>DiffWalking</w:t>
      </w:r>
      <w:r w:rsidRPr="006C47AF">
        <w:t xml:space="preserve">: </w:t>
      </w:r>
      <w:r w:rsidR="006C47AF" w:rsidRPr="006C47AF">
        <w:t>responde a ¿tiene serias dificulta</w:t>
      </w:r>
      <w:r w:rsidR="006C47AF">
        <w:t>des para caminar o subir escaleras?</w:t>
      </w:r>
    </w:p>
    <w:p w14:paraId="63F1099F" w14:textId="2C42BA02" w:rsidR="006C47AF" w:rsidRDefault="006C47AF" w:rsidP="00EC3D9A">
      <w:pPr>
        <w:pStyle w:val="Prrafodelista"/>
        <w:numPr>
          <w:ilvl w:val="0"/>
          <w:numId w:val="7"/>
        </w:numPr>
        <w:jc w:val="both"/>
      </w:pPr>
      <w:r w:rsidRPr="004F766C">
        <w:rPr>
          <w:u w:val="single"/>
        </w:rPr>
        <w:t>Sex</w:t>
      </w:r>
      <w:r>
        <w:t xml:space="preserve">: </w:t>
      </w:r>
      <w:r w:rsidR="001D127F">
        <w:t>hombre o mujer</w:t>
      </w:r>
      <w:r w:rsidR="00866565">
        <w:t>.</w:t>
      </w:r>
    </w:p>
    <w:p w14:paraId="1C6E5C58" w14:textId="07CECE42" w:rsidR="001D127F" w:rsidRDefault="001D127F" w:rsidP="00EC3D9A">
      <w:pPr>
        <w:pStyle w:val="Prrafodelista"/>
        <w:numPr>
          <w:ilvl w:val="0"/>
          <w:numId w:val="7"/>
        </w:numPr>
        <w:jc w:val="both"/>
      </w:pPr>
      <w:r w:rsidRPr="004F766C">
        <w:rPr>
          <w:u w:val="single"/>
        </w:rPr>
        <w:t>AgeCategory</w:t>
      </w:r>
      <w:r>
        <w:t>:</w:t>
      </w:r>
      <w:r w:rsidR="00331892">
        <w:t xml:space="preserve"> 14 rangos de</w:t>
      </w:r>
      <w:r w:rsidR="00C21C25">
        <w:t xml:space="preserve"> edad.</w:t>
      </w:r>
    </w:p>
    <w:p w14:paraId="23CB7CF7" w14:textId="080E6FD5" w:rsidR="00C21C25" w:rsidRDefault="00C21C25" w:rsidP="00EC3D9A">
      <w:pPr>
        <w:pStyle w:val="Prrafodelista"/>
        <w:numPr>
          <w:ilvl w:val="0"/>
          <w:numId w:val="7"/>
        </w:numPr>
        <w:jc w:val="both"/>
      </w:pPr>
      <w:r w:rsidRPr="004F766C">
        <w:rPr>
          <w:u w:val="single"/>
        </w:rPr>
        <w:t>Race</w:t>
      </w:r>
      <w:r>
        <w:t xml:space="preserve">: </w:t>
      </w:r>
      <w:r w:rsidR="00D87649">
        <w:t xml:space="preserve">valor de raza / </w:t>
      </w:r>
      <w:r w:rsidR="007E3E4D">
        <w:t>etnicidad imputada</w:t>
      </w:r>
      <w:r w:rsidR="00D87649">
        <w:t>.</w:t>
      </w:r>
    </w:p>
    <w:p w14:paraId="6AEF0CAB" w14:textId="091D1789" w:rsidR="00D87649" w:rsidRDefault="007E3E4D" w:rsidP="00EC3D9A">
      <w:pPr>
        <w:pStyle w:val="Prrafodelista"/>
        <w:numPr>
          <w:ilvl w:val="0"/>
          <w:numId w:val="7"/>
        </w:numPr>
        <w:jc w:val="both"/>
      </w:pPr>
      <w:r w:rsidRPr="004F766C">
        <w:rPr>
          <w:u w:val="single"/>
        </w:rPr>
        <w:t>Diabetic</w:t>
      </w:r>
      <w:r>
        <w:t xml:space="preserve">: </w:t>
      </w:r>
      <w:r w:rsidR="00464D64">
        <w:t xml:space="preserve">responde a ¿alguna vez </w:t>
      </w:r>
      <w:r w:rsidR="00FB3835">
        <w:t>ha sido diagnosticada con diabetes?</w:t>
      </w:r>
    </w:p>
    <w:p w14:paraId="3C1C9E43" w14:textId="78CDDE80" w:rsidR="00FB3835" w:rsidRDefault="00FB3835" w:rsidP="00EC3D9A">
      <w:pPr>
        <w:pStyle w:val="Prrafodelista"/>
        <w:numPr>
          <w:ilvl w:val="0"/>
          <w:numId w:val="7"/>
        </w:numPr>
        <w:jc w:val="both"/>
      </w:pPr>
      <w:r w:rsidRPr="004F766C">
        <w:rPr>
          <w:u w:val="single"/>
        </w:rPr>
        <w:t>PhysiclActivity</w:t>
      </w:r>
      <w:r>
        <w:t xml:space="preserve">: </w:t>
      </w:r>
      <w:r w:rsidR="001448CC">
        <w:t>adultos que informaron haber realizado actividad física o ejercicio en los últimos 30 días</w:t>
      </w:r>
      <w:r w:rsidR="00FD56FB">
        <w:t>, no incluyendo su trabajo habitual.</w:t>
      </w:r>
    </w:p>
    <w:p w14:paraId="0CDDD861" w14:textId="6A32DF73" w:rsidR="00FD56FB" w:rsidRDefault="00FD56FB" w:rsidP="00EC3D9A">
      <w:pPr>
        <w:pStyle w:val="Prrafodelista"/>
        <w:numPr>
          <w:ilvl w:val="0"/>
          <w:numId w:val="7"/>
        </w:numPr>
        <w:jc w:val="both"/>
      </w:pPr>
      <w:proofErr w:type="spellStart"/>
      <w:r w:rsidRPr="004F766C">
        <w:rPr>
          <w:u w:val="single"/>
        </w:rPr>
        <w:t>GenHealth</w:t>
      </w:r>
      <w:proofErr w:type="spellEnd"/>
      <w:r>
        <w:t xml:space="preserve">: </w:t>
      </w:r>
      <w:r w:rsidR="00F6316E">
        <w:t xml:space="preserve">responde a </w:t>
      </w:r>
      <w:r>
        <w:t>¿cómo calificarías tu</w:t>
      </w:r>
      <w:r w:rsidR="00F6316E">
        <w:t xml:space="preserve"> salud en general?</w:t>
      </w:r>
    </w:p>
    <w:p w14:paraId="3CB32D99" w14:textId="5043364F" w:rsidR="00F6316E" w:rsidRDefault="00F6316E" w:rsidP="00EC3D9A">
      <w:pPr>
        <w:pStyle w:val="Prrafodelista"/>
        <w:numPr>
          <w:ilvl w:val="0"/>
          <w:numId w:val="7"/>
        </w:numPr>
        <w:jc w:val="both"/>
      </w:pPr>
      <w:proofErr w:type="spellStart"/>
      <w:r w:rsidRPr="004F766C">
        <w:rPr>
          <w:u w:val="single"/>
        </w:rPr>
        <w:t>SleepTime</w:t>
      </w:r>
      <w:proofErr w:type="spellEnd"/>
      <w:r>
        <w:t>:</w:t>
      </w:r>
      <w:r w:rsidR="00650FEA">
        <w:t xml:space="preserve"> responde a un promedio de horas que duerme</w:t>
      </w:r>
      <w:r w:rsidR="00AA64CE">
        <w:t>, en un periodo de 24 horas,</w:t>
      </w:r>
      <w:r w:rsidR="00650FEA">
        <w:t xml:space="preserve"> la persona encuestada</w:t>
      </w:r>
      <w:r w:rsidR="00AA64CE">
        <w:t>.</w:t>
      </w:r>
    </w:p>
    <w:p w14:paraId="3D875043" w14:textId="3BEEBD12" w:rsidR="00AA64CE" w:rsidRDefault="00647543" w:rsidP="00EC3D9A">
      <w:pPr>
        <w:pStyle w:val="Prrafodelista"/>
        <w:numPr>
          <w:ilvl w:val="0"/>
          <w:numId w:val="7"/>
        </w:numPr>
        <w:jc w:val="both"/>
      </w:pPr>
      <w:r w:rsidRPr="004F766C">
        <w:rPr>
          <w:u w:val="single"/>
        </w:rPr>
        <w:t>Asthma</w:t>
      </w:r>
      <w:r>
        <w:t xml:space="preserve">: responde a ¿alguna vez ha sido </w:t>
      </w:r>
      <w:r w:rsidR="004F766C">
        <w:t>diagnosticado</w:t>
      </w:r>
      <w:r>
        <w:t xml:space="preserve"> con asma?</w:t>
      </w:r>
    </w:p>
    <w:p w14:paraId="4D0F0389" w14:textId="3FB68707" w:rsidR="00647543" w:rsidRDefault="00647543" w:rsidP="00EC3D9A">
      <w:pPr>
        <w:pStyle w:val="Prrafodelista"/>
        <w:numPr>
          <w:ilvl w:val="0"/>
          <w:numId w:val="7"/>
        </w:numPr>
        <w:jc w:val="both"/>
      </w:pPr>
      <w:proofErr w:type="spellStart"/>
      <w:r w:rsidRPr="004F766C">
        <w:rPr>
          <w:u w:val="single"/>
        </w:rPr>
        <w:lastRenderedPageBreak/>
        <w:t>Kidne</w:t>
      </w:r>
      <w:r w:rsidR="004F766C">
        <w:rPr>
          <w:u w:val="single"/>
        </w:rPr>
        <w:t>y</w:t>
      </w:r>
      <w:r w:rsidRPr="004F766C">
        <w:rPr>
          <w:u w:val="single"/>
        </w:rPr>
        <w:t>Disease</w:t>
      </w:r>
      <w:proofErr w:type="spellEnd"/>
      <w:r>
        <w:t xml:space="preserve">: </w:t>
      </w:r>
      <w:r w:rsidR="00793F1C">
        <w:t>responde a ¿</w:t>
      </w:r>
      <w:r w:rsidR="004539FB">
        <w:t>a</w:t>
      </w:r>
      <w:r w:rsidR="00793F1C">
        <w:t>lguna vez le dijeron que tenía una enfermedad renal?</w:t>
      </w:r>
      <w:r w:rsidR="004539FB">
        <w:t>, sin incluir cálculos renales, infección de vejiga o incont</w:t>
      </w:r>
      <w:r w:rsidR="00E716DA">
        <w:t>inencia.</w:t>
      </w:r>
    </w:p>
    <w:p w14:paraId="044668E5" w14:textId="518C32B0" w:rsidR="00F7744F" w:rsidRDefault="00E716DA" w:rsidP="00EC3D9A">
      <w:pPr>
        <w:pStyle w:val="Prrafodelista"/>
        <w:numPr>
          <w:ilvl w:val="0"/>
          <w:numId w:val="7"/>
        </w:numPr>
        <w:jc w:val="both"/>
      </w:pPr>
      <w:proofErr w:type="spellStart"/>
      <w:r w:rsidRPr="004F766C">
        <w:rPr>
          <w:u w:val="single"/>
        </w:rPr>
        <w:t>SkinCancer</w:t>
      </w:r>
      <w:proofErr w:type="spellEnd"/>
      <w:r>
        <w:t xml:space="preserve">: responde a ¿alguna vez ha sido diagnosticado </w:t>
      </w:r>
      <w:r w:rsidR="00F7744F">
        <w:t>de cáncer de piel.</w:t>
      </w:r>
    </w:p>
    <w:p w14:paraId="254807E5" w14:textId="77777777" w:rsidR="00E86276" w:rsidRPr="00E86276" w:rsidRDefault="00E86276" w:rsidP="00E86276"/>
    <w:p w14:paraId="556E45EC" w14:textId="742D43E3" w:rsidR="006D4065" w:rsidRDefault="00B9339F" w:rsidP="00EC3D9A">
      <w:pPr>
        <w:pStyle w:val="Ttulo3"/>
        <w:ind w:left="0"/>
        <w:jc w:val="both"/>
      </w:pPr>
      <w:r>
        <w:t>Diagrama de metodología</w:t>
      </w:r>
    </w:p>
    <w:p w14:paraId="232FB453" w14:textId="50AB6D12" w:rsidR="007D3DB7" w:rsidRDefault="007D3DB7" w:rsidP="00EC3D9A">
      <w:pPr>
        <w:jc w:val="both"/>
      </w:pPr>
      <w:r>
        <w:t xml:space="preserve">Para el análisis de </w:t>
      </w:r>
      <w:r w:rsidR="008F73EA">
        <w:t>cualquier base de datos se deben seguir los siguientes pasos:</w:t>
      </w:r>
    </w:p>
    <w:p w14:paraId="5B842CB8" w14:textId="2E27351E" w:rsidR="008F73EA" w:rsidRDefault="008F73EA" w:rsidP="008F73EA">
      <w:pPr>
        <w:pStyle w:val="Prrafodelista"/>
        <w:numPr>
          <w:ilvl w:val="0"/>
          <w:numId w:val="8"/>
        </w:numPr>
        <w:jc w:val="both"/>
      </w:pPr>
      <w:r>
        <w:t>Cargar base de datos.</w:t>
      </w:r>
    </w:p>
    <w:p w14:paraId="312D8FA0" w14:textId="2803FFFB" w:rsidR="008F73EA" w:rsidRDefault="002A21C5" w:rsidP="008F73EA">
      <w:pPr>
        <w:pStyle w:val="Prrafodelista"/>
        <w:numPr>
          <w:ilvl w:val="0"/>
          <w:numId w:val="8"/>
        </w:numPr>
        <w:jc w:val="both"/>
      </w:pPr>
      <w:r>
        <w:t>Analizar el conjunto de datos calculando el número de atributos, instancias y datos faltantes.</w:t>
      </w:r>
    </w:p>
    <w:p w14:paraId="3C8009EA" w14:textId="28177E42" w:rsidR="002A21C5" w:rsidRDefault="000F3584" w:rsidP="008F73EA">
      <w:pPr>
        <w:pStyle w:val="Prrafodelista"/>
        <w:numPr>
          <w:ilvl w:val="0"/>
          <w:numId w:val="8"/>
        </w:numPr>
        <w:jc w:val="both"/>
      </w:pPr>
      <w:r>
        <w:t>Conocer</w:t>
      </w:r>
      <w:r w:rsidR="00D57A81">
        <w:t xml:space="preserve"> los atributos</w:t>
      </w:r>
      <w:r w:rsidR="0011545A">
        <w:t>, su tipo</w:t>
      </w:r>
      <w:r w:rsidR="0055680D">
        <w:t>,</w:t>
      </w:r>
      <w:r w:rsidR="00D57A81">
        <w:t xml:space="preserve"> así como</w:t>
      </w:r>
      <w:r>
        <w:t xml:space="preserve"> cuántas y cuáles observaciones </w:t>
      </w:r>
      <w:r w:rsidR="00D57A81">
        <w:t>contienen.</w:t>
      </w:r>
    </w:p>
    <w:p w14:paraId="7C145DFB" w14:textId="46A03E67" w:rsidR="00D57A81" w:rsidRDefault="00725E86" w:rsidP="008F73EA">
      <w:pPr>
        <w:pStyle w:val="Prrafodelista"/>
        <w:numPr>
          <w:ilvl w:val="0"/>
          <w:numId w:val="8"/>
        </w:numPr>
        <w:jc w:val="both"/>
      </w:pPr>
      <w:r>
        <w:t>Entender la relación entre atributo mediante el cálculo de cuartiles valores atípicos y su gráfica de cajas.</w:t>
      </w:r>
    </w:p>
    <w:p w14:paraId="0C86DA20" w14:textId="4F4EF4FF" w:rsidR="00725E86" w:rsidRDefault="00225E8B" w:rsidP="008F73EA">
      <w:pPr>
        <w:pStyle w:val="Prrafodelista"/>
        <w:numPr>
          <w:ilvl w:val="0"/>
          <w:numId w:val="8"/>
        </w:numPr>
        <w:jc w:val="both"/>
      </w:pPr>
      <w:r>
        <w:t>Calcular y conocer los valores estadísticos de cada atributo, tales como</w:t>
      </w:r>
      <w:r w:rsidR="00BC5D86">
        <w:t xml:space="preserve"> la moda, media, el valor máximo, valor mínimo, varianza y desviación estándar.</w:t>
      </w:r>
    </w:p>
    <w:p w14:paraId="2319C57D" w14:textId="77BCAD71" w:rsidR="008A11E9" w:rsidRDefault="008A11E9" w:rsidP="008F73EA">
      <w:pPr>
        <w:pStyle w:val="Prrafodelista"/>
        <w:numPr>
          <w:ilvl w:val="0"/>
          <w:numId w:val="8"/>
        </w:numPr>
        <w:jc w:val="both"/>
      </w:pPr>
      <w:r>
        <w:t>Saber qué tan relacionados están los atributos entre sí mediante la covarianza.</w:t>
      </w:r>
    </w:p>
    <w:p w14:paraId="1C56B560" w14:textId="07A4DE9C" w:rsidR="008A11E9" w:rsidRDefault="00B24E79" w:rsidP="008F73EA">
      <w:pPr>
        <w:pStyle w:val="Prrafodelista"/>
        <w:numPr>
          <w:ilvl w:val="0"/>
          <w:numId w:val="8"/>
        </w:numPr>
        <w:jc w:val="both"/>
      </w:pPr>
      <w:r>
        <w:t>Observar el tipo de distribución que tienen los atributos.}</w:t>
      </w:r>
    </w:p>
    <w:p w14:paraId="39FFF799" w14:textId="5685E0D2" w:rsidR="00AE4A44" w:rsidRDefault="00467C1E" w:rsidP="00AE4A44">
      <w:pPr>
        <w:pStyle w:val="Prrafodelista"/>
        <w:numPr>
          <w:ilvl w:val="0"/>
          <w:numId w:val="8"/>
        </w:numPr>
        <w:jc w:val="both"/>
      </w:pPr>
      <w:r>
        <w:t>Descubrir si las clases están balanceadas, así como el porcentaje que se tiene de cada una de ellas.</w:t>
      </w:r>
    </w:p>
    <w:p w14:paraId="25D92FD9" w14:textId="5F1C391A" w:rsidR="00891163" w:rsidRDefault="009D1538" w:rsidP="0001380F">
      <w:pPr>
        <w:ind w:left="0"/>
        <w:jc w:val="both"/>
      </w:pPr>
      <w:r>
        <w:t xml:space="preserve">Como parte de esta práctica se </w:t>
      </w:r>
      <w:r w:rsidR="005212DA">
        <w:t>realizaron funciones que permitan normalizar los valores numéricos de la base de datos, así como el reemplazo de valores faltantes por valores estimados a partir de técnicas</w:t>
      </w:r>
      <w:r w:rsidR="00891163">
        <w:t xml:space="preserve"> de imputación. Para esta segunda etapa se siguieron los siguientes pasos:</w:t>
      </w:r>
    </w:p>
    <w:p w14:paraId="58C77F99" w14:textId="22A33B38" w:rsidR="00891163" w:rsidRDefault="00425B76" w:rsidP="00425B76">
      <w:pPr>
        <w:pStyle w:val="Prrafodelista"/>
        <w:numPr>
          <w:ilvl w:val="0"/>
          <w:numId w:val="10"/>
        </w:numPr>
        <w:jc w:val="both"/>
      </w:pPr>
      <w:r>
        <w:t>Cargar conjunto de datos codificado (generado en la práctica anterior).</w:t>
      </w:r>
    </w:p>
    <w:p w14:paraId="6B239DE5" w14:textId="4224AD62" w:rsidR="00425B76" w:rsidRDefault="00FE0F6E" w:rsidP="00425B76">
      <w:pPr>
        <w:pStyle w:val="Prrafodelista"/>
        <w:numPr>
          <w:ilvl w:val="0"/>
          <w:numId w:val="10"/>
        </w:numPr>
        <w:jc w:val="both"/>
      </w:pPr>
      <w:r>
        <w:t>Calcular el porcentaje de valores faltantes por atributo, si los hay.</w:t>
      </w:r>
      <w:r w:rsidR="00AF17EA">
        <w:t xml:space="preserve"> En caso de no contener datos faltantes</w:t>
      </w:r>
      <w:r w:rsidR="005334AD">
        <w:t xml:space="preserve"> o aumentar el porcentaje de estos</w:t>
      </w:r>
      <w:r w:rsidR="00AF17EA">
        <w:t>, es posible genera</w:t>
      </w:r>
      <w:r w:rsidR="006D5797">
        <w:t>rlos</w:t>
      </w:r>
      <w:r w:rsidR="00AF17EA">
        <w:t>, indicando el porcentaje</w:t>
      </w:r>
      <w:r w:rsidR="005334AD">
        <w:t xml:space="preserve"> y</w:t>
      </w:r>
      <w:r w:rsidR="00AF17EA">
        <w:t xml:space="preserve"> el atributo </w:t>
      </w:r>
      <w:r w:rsidR="006D5797">
        <w:t>con el cual se desea trabajar.</w:t>
      </w:r>
    </w:p>
    <w:p w14:paraId="141C6B23" w14:textId="428A57D1" w:rsidR="006D6173" w:rsidRDefault="006D6173" w:rsidP="00425B76">
      <w:pPr>
        <w:pStyle w:val="Prrafodelista"/>
        <w:numPr>
          <w:ilvl w:val="0"/>
          <w:numId w:val="10"/>
        </w:numPr>
        <w:jc w:val="both"/>
      </w:pPr>
      <w:r>
        <w:t xml:space="preserve">Normalizar los valores del conjunto de datos mediante </w:t>
      </w:r>
      <w:r w:rsidR="00176CA1">
        <w:t>tres distintas técnicas</w:t>
      </w:r>
      <w:r w:rsidR="009425E7">
        <w:t>:</w:t>
      </w:r>
    </w:p>
    <w:p w14:paraId="4FF5DB75" w14:textId="074A2C28" w:rsidR="009425E7" w:rsidRDefault="009425E7" w:rsidP="00176CA1">
      <w:pPr>
        <w:pStyle w:val="Prrafodelista"/>
        <w:numPr>
          <w:ilvl w:val="1"/>
          <w:numId w:val="10"/>
        </w:numPr>
        <w:jc w:val="both"/>
      </w:pPr>
      <w:r>
        <w:t>Normalización por medias</w:t>
      </w:r>
      <w:r w:rsidR="00DD43E4">
        <w:t>.</w:t>
      </w:r>
    </w:p>
    <w:p w14:paraId="3B89B784" w14:textId="17EEFC39" w:rsidR="009425E7" w:rsidRDefault="009425E7" w:rsidP="00176CA1">
      <w:pPr>
        <w:pStyle w:val="Prrafodelista"/>
        <w:numPr>
          <w:ilvl w:val="1"/>
          <w:numId w:val="10"/>
        </w:numPr>
        <w:jc w:val="both"/>
      </w:pPr>
      <w:r>
        <w:lastRenderedPageBreak/>
        <w:t>Normalización Min-Max.</w:t>
      </w:r>
    </w:p>
    <w:p w14:paraId="464EE4EF" w14:textId="499435DE" w:rsidR="009425E7" w:rsidRDefault="009425E7" w:rsidP="00176CA1">
      <w:pPr>
        <w:pStyle w:val="Prrafodelista"/>
        <w:numPr>
          <w:ilvl w:val="1"/>
          <w:numId w:val="10"/>
        </w:numPr>
        <w:jc w:val="both"/>
      </w:pPr>
      <w:r>
        <w:t>Normalización Z-score.</w:t>
      </w:r>
    </w:p>
    <w:p w14:paraId="53DA28CB" w14:textId="2A611AAF" w:rsidR="00176CA1" w:rsidRDefault="00176CA1" w:rsidP="009425E7">
      <w:pPr>
        <w:pStyle w:val="Prrafodelista"/>
        <w:numPr>
          <w:ilvl w:val="0"/>
          <w:numId w:val="10"/>
        </w:numPr>
        <w:jc w:val="both"/>
      </w:pPr>
      <w:r>
        <w:t xml:space="preserve">Comparar </w:t>
      </w:r>
      <w:r w:rsidR="009425E7">
        <w:t>d</w:t>
      </w:r>
      <w:r>
        <w:t>istribución de datos</w:t>
      </w:r>
      <w:r w:rsidR="009425E7">
        <w:t xml:space="preserve"> normalizados. Repetir para cada técnica de normalización.</w:t>
      </w:r>
    </w:p>
    <w:p w14:paraId="16EB9A61" w14:textId="57D2102F" w:rsidR="00176CA1" w:rsidRDefault="00550A99" w:rsidP="00550A99">
      <w:pPr>
        <w:pStyle w:val="Prrafodelista"/>
        <w:numPr>
          <w:ilvl w:val="0"/>
          <w:numId w:val="10"/>
        </w:numPr>
        <w:jc w:val="both"/>
      </w:pPr>
      <w:r>
        <w:t>Una vez normalizados los datos,</w:t>
      </w:r>
      <w:r w:rsidR="00D63B8D">
        <w:t xml:space="preserve"> </w:t>
      </w:r>
      <w:r w:rsidR="009425E7">
        <w:t>se imputan</w:t>
      </w:r>
      <w:r w:rsidR="00D63B8D">
        <w:t xml:space="preserve"> los datos faltantes utilizando</w:t>
      </w:r>
      <w:r w:rsidR="00DD43E4">
        <w:t>:</w:t>
      </w:r>
    </w:p>
    <w:p w14:paraId="30C3CB05" w14:textId="438CA59D" w:rsidR="00DD43E4" w:rsidRDefault="00DD43E4" w:rsidP="00DD43E4">
      <w:pPr>
        <w:pStyle w:val="Prrafodelista"/>
        <w:numPr>
          <w:ilvl w:val="1"/>
          <w:numId w:val="10"/>
        </w:numPr>
        <w:jc w:val="both"/>
      </w:pPr>
      <w:r>
        <w:t>Imputación por medias.</w:t>
      </w:r>
    </w:p>
    <w:p w14:paraId="369324CF" w14:textId="05BA62E3" w:rsidR="00DD43E4" w:rsidRDefault="00DD43E4" w:rsidP="00DD43E4">
      <w:pPr>
        <w:pStyle w:val="Prrafodelista"/>
        <w:numPr>
          <w:ilvl w:val="1"/>
          <w:numId w:val="10"/>
        </w:numPr>
        <w:jc w:val="both"/>
      </w:pPr>
      <w:r>
        <w:t>Imputación por moda.</w:t>
      </w:r>
    </w:p>
    <w:p w14:paraId="7BAD672F" w14:textId="61D66E8E" w:rsidR="00DD43E4" w:rsidRDefault="00DD43E4" w:rsidP="00DD43E4">
      <w:pPr>
        <w:pStyle w:val="Prrafodelista"/>
        <w:numPr>
          <w:ilvl w:val="1"/>
          <w:numId w:val="10"/>
        </w:numPr>
        <w:jc w:val="both"/>
      </w:pPr>
      <w:r>
        <w:t>Imputación por media de clases.</w:t>
      </w:r>
    </w:p>
    <w:p w14:paraId="7A5C1B8B" w14:textId="5593C4C0" w:rsidR="00DD43E4" w:rsidRDefault="00DD43E4" w:rsidP="00DD43E4">
      <w:pPr>
        <w:pStyle w:val="Prrafodelista"/>
        <w:numPr>
          <w:ilvl w:val="1"/>
          <w:numId w:val="10"/>
        </w:numPr>
        <w:jc w:val="both"/>
      </w:pPr>
      <w:r>
        <w:t>Imputación aleatoria.</w:t>
      </w:r>
    </w:p>
    <w:p w14:paraId="20EFEEB7" w14:textId="080B70A7" w:rsidR="00DD43E4" w:rsidRDefault="00DD43E4" w:rsidP="00DD43E4">
      <w:pPr>
        <w:pStyle w:val="Prrafodelista"/>
        <w:numPr>
          <w:ilvl w:val="1"/>
          <w:numId w:val="10"/>
        </w:numPr>
        <w:jc w:val="both"/>
      </w:pPr>
      <w:r>
        <w:t>Imputación KNN.</w:t>
      </w:r>
    </w:p>
    <w:p w14:paraId="75F3784D" w14:textId="4FFA8C7C" w:rsidR="00176CA1" w:rsidRDefault="00DD43E4" w:rsidP="00845FB6">
      <w:pPr>
        <w:pStyle w:val="Prrafodelista"/>
        <w:numPr>
          <w:ilvl w:val="0"/>
          <w:numId w:val="10"/>
        </w:numPr>
        <w:jc w:val="both"/>
      </w:pPr>
      <w:r>
        <w:t>Comparar distribución de datos normalizados. Repetir para cada técnica de normalización.</w:t>
      </w:r>
    </w:p>
    <w:p w14:paraId="1969C600" w14:textId="2D670CC2" w:rsidR="0001380F" w:rsidRPr="00B9339F" w:rsidRDefault="0001380F" w:rsidP="0001380F">
      <w:pPr>
        <w:ind w:left="0"/>
        <w:jc w:val="both"/>
      </w:pPr>
      <w:r>
        <w:t>A continuación, se muestra el diagrama de flujo que representa el proceso de análisis del conjunto de datos, es decir el paso 0 en el preprocesamiento de los datos (ver Ilustración 2)</w:t>
      </w:r>
      <w:r w:rsidR="003D3A62">
        <w:t>,</w:t>
      </w:r>
      <w:r w:rsidR="00E726B6">
        <w:t xml:space="preserve"> así como la normalización de la información y el reemplazo de datos faltantes en el </w:t>
      </w:r>
      <w:proofErr w:type="spellStart"/>
      <w:r w:rsidR="00E726B6">
        <w:t>dataset</w:t>
      </w:r>
      <w:proofErr w:type="spellEnd"/>
      <w:r w:rsidR="00E726B6">
        <w:t xml:space="preserve"> (ver Ilustración 3),</w:t>
      </w:r>
      <w:r w:rsidR="003D3A62">
        <w:t xml:space="preserve"> </w:t>
      </w:r>
      <w:r w:rsidR="00E726B6">
        <w:t xml:space="preserve">lo </w:t>
      </w:r>
      <w:r w:rsidR="003D3A62">
        <w:t>cua</w:t>
      </w:r>
      <w:r w:rsidR="00845FB6">
        <w:t>l</w:t>
      </w:r>
      <w:r w:rsidR="003D3A62">
        <w:t xml:space="preserve"> fue implementado en un programa basado en lenguaje Python.</w:t>
      </w:r>
    </w:p>
    <w:p w14:paraId="72A75B62" w14:textId="4C605CDD" w:rsidR="0001380F" w:rsidRDefault="00070CC8" w:rsidP="00AE4A44">
      <w:pPr>
        <w:ind w:left="0"/>
        <w:jc w:val="both"/>
      </w:pPr>
      <w:r>
        <w:t>Cabe mencionar que todos los valores obtenidos con las funciones desarrollados serán</w:t>
      </w:r>
      <w:r w:rsidR="007D2256">
        <w:t xml:space="preserve"> comparados con los valores calculados utilizando las funciones de librerías predeterminadas de Python.</w:t>
      </w:r>
    </w:p>
    <w:p w14:paraId="2FD2ECEA" w14:textId="5763A911" w:rsidR="0071649D" w:rsidRDefault="000209A7" w:rsidP="0071649D">
      <w:pPr>
        <w:keepNext/>
        <w:jc w:val="center"/>
      </w:pPr>
      <w:r>
        <w:rPr>
          <w:noProof/>
        </w:rPr>
        <w:lastRenderedPageBreak/>
        <w:drawing>
          <wp:inline distT="0" distB="0" distL="0" distR="0" wp14:anchorId="3DB19107" wp14:editId="751B72EB">
            <wp:extent cx="5651402" cy="6257925"/>
            <wp:effectExtent l="0" t="0" r="6985" b="0"/>
            <wp:docPr id="448" name="Imagen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54106" cy="6260919"/>
                    </a:xfrm>
                    <a:prstGeom prst="rect">
                      <a:avLst/>
                    </a:prstGeom>
                    <a:noFill/>
                  </pic:spPr>
                </pic:pic>
              </a:graphicData>
            </a:graphic>
          </wp:inline>
        </w:drawing>
      </w:r>
    </w:p>
    <w:p w14:paraId="2559D8F4" w14:textId="77777777" w:rsidR="00E86276" w:rsidRDefault="00E86276" w:rsidP="0071649D">
      <w:pPr>
        <w:keepNext/>
        <w:jc w:val="center"/>
      </w:pPr>
    </w:p>
    <w:p w14:paraId="1D3056A1" w14:textId="538DC5FA" w:rsidR="003742EC" w:rsidRDefault="0071649D" w:rsidP="0071649D">
      <w:pPr>
        <w:pStyle w:val="Descripcin"/>
        <w:jc w:val="center"/>
      </w:pPr>
      <w:r>
        <w:t xml:space="preserve">Ilustración </w:t>
      </w:r>
      <w:r>
        <w:fldChar w:fldCharType="begin"/>
      </w:r>
      <w:r>
        <w:instrText xml:space="preserve"> SEQ Ilustración \* ARABIC </w:instrText>
      </w:r>
      <w:r>
        <w:fldChar w:fldCharType="separate"/>
      </w:r>
      <w:r w:rsidR="005A6F16">
        <w:rPr>
          <w:noProof/>
        </w:rPr>
        <w:t>3</w:t>
      </w:r>
      <w:r>
        <w:fldChar w:fldCharType="end"/>
      </w:r>
      <w:r w:rsidR="00B95475">
        <w:t>.</w:t>
      </w:r>
      <w:r w:rsidR="00822439">
        <w:t xml:space="preserve"> Diagrama de flujo para </w:t>
      </w:r>
      <w:r w:rsidR="001B1E52">
        <w:t>el análisis del conjunto de datos.</w:t>
      </w:r>
    </w:p>
    <w:p w14:paraId="436FCCFB" w14:textId="02E4D213" w:rsidR="009425E7" w:rsidRDefault="009425E7" w:rsidP="009425E7">
      <w:pPr>
        <w:keepNext/>
        <w:jc w:val="center"/>
      </w:pPr>
      <w:r>
        <w:rPr>
          <w:noProof/>
        </w:rPr>
        <w:lastRenderedPageBreak/>
        <w:drawing>
          <wp:inline distT="0" distB="0" distL="0" distR="0" wp14:anchorId="5B983353" wp14:editId="4D431F17">
            <wp:extent cx="4370120" cy="6581895"/>
            <wp:effectExtent l="0" t="0" r="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86470" cy="6606519"/>
                    </a:xfrm>
                    <a:prstGeom prst="rect">
                      <a:avLst/>
                    </a:prstGeom>
                    <a:noFill/>
                  </pic:spPr>
                </pic:pic>
              </a:graphicData>
            </a:graphic>
          </wp:inline>
        </w:drawing>
      </w:r>
    </w:p>
    <w:p w14:paraId="1F5BD6AE" w14:textId="77777777" w:rsidR="00E86276" w:rsidRDefault="00E86276" w:rsidP="009425E7">
      <w:pPr>
        <w:keepNext/>
        <w:jc w:val="center"/>
      </w:pPr>
    </w:p>
    <w:p w14:paraId="34CE6B8C" w14:textId="49F86CDC" w:rsidR="009425E7" w:rsidRDefault="009425E7" w:rsidP="009425E7">
      <w:pPr>
        <w:pStyle w:val="Descripcin"/>
        <w:jc w:val="center"/>
      </w:pPr>
      <w:r>
        <w:t xml:space="preserve">Ilustración </w:t>
      </w:r>
      <w:r>
        <w:fldChar w:fldCharType="begin"/>
      </w:r>
      <w:r>
        <w:instrText xml:space="preserve"> SEQ Ilustración \* ARABIC </w:instrText>
      </w:r>
      <w:r>
        <w:fldChar w:fldCharType="separate"/>
      </w:r>
      <w:r w:rsidR="005A6F16">
        <w:rPr>
          <w:noProof/>
        </w:rPr>
        <w:t>4</w:t>
      </w:r>
      <w:r>
        <w:fldChar w:fldCharType="end"/>
      </w:r>
      <w:r>
        <w:t>. Diagrama de flujo para la normalización e imputación de datos.</w:t>
      </w:r>
    </w:p>
    <w:p w14:paraId="2C6833A9" w14:textId="309AAB61" w:rsidR="007D6A61" w:rsidRPr="007D6A61" w:rsidRDefault="007D6A61" w:rsidP="00EC3D9A">
      <w:pPr>
        <w:jc w:val="both"/>
      </w:pPr>
      <w:r>
        <w:lastRenderedPageBreak/>
        <w:t xml:space="preserve">En el diagrama de la Ilustración </w:t>
      </w:r>
      <w:r w:rsidR="00054110">
        <w:t xml:space="preserve">2 se pueden observar en rectángulos grises el nombre de las funciones creadas; en </w:t>
      </w:r>
      <w:r w:rsidR="00155D05">
        <w:t>romboide color verde</w:t>
      </w:r>
      <w:r w:rsidR="003B2CFA">
        <w:t xml:space="preserve"> las entradas o parámetros que recibe la función; y de color naranja la salida de las funciones</w:t>
      </w:r>
      <w:r w:rsidR="001A1307">
        <w:t>, es decir,</w:t>
      </w:r>
      <w:r w:rsidR="00BA4A81">
        <w:t xml:space="preserve"> los valores de</w:t>
      </w:r>
      <w:r w:rsidR="001A1307">
        <w:t xml:space="preserve"> las métricas que devuelven.</w:t>
      </w:r>
      <w:r w:rsidR="003D3A62">
        <w:t xml:space="preserve"> </w:t>
      </w:r>
      <w:r w:rsidR="0021100F">
        <w:t xml:space="preserve">En el diagrama de la Ilustración 3 se pueden observar las decisiones en forma de rombo color morado, así como en hexágono de color café se representan las opciones de técnicas de imputación y normalización. </w:t>
      </w:r>
      <w:r w:rsidR="003D3A62">
        <w:t xml:space="preserve">Todas las funciones desarrolladas </w:t>
      </w:r>
      <w:r w:rsidR="006E755E">
        <w:t>se encuentran basadas en las definiciones mencionadas en el marco teórico.</w:t>
      </w:r>
    </w:p>
    <w:p w14:paraId="490168F2" w14:textId="1582D2A5" w:rsidR="00180152" w:rsidRDefault="0028065C" w:rsidP="00EC3D9A">
      <w:pPr>
        <w:pStyle w:val="Ttulo1"/>
        <w:jc w:val="both"/>
      </w:pPr>
      <w:bookmarkStart w:id="11" w:name="_9h5nway0p8tl" w:colFirst="0" w:colLast="0"/>
      <w:bookmarkEnd w:id="11"/>
      <w:r>
        <w:t>Resultados y discusión</w:t>
      </w:r>
    </w:p>
    <w:p w14:paraId="56D7C129" w14:textId="1AFC6764" w:rsidR="006B0205" w:rsidRDefault="000429DB" w:rsidP="00EC3D9A">
      <w:pPr>
        <w:jc w:val="both"/>
      </w:pPr>
      <w:r>
        <w:t>A partir de las funciones desarrolladas se puede conocer la siguiente información de la base de datos</w:t>
      </w:r>
      <w:r w:rsidR="00C46795">
        <w:t xml:space="preserve">. A continuación, se muestran los resultados obtenidos al </w:t>
      </w:r>
      <w:r w:rsidR="003C347F">
        <w:t xml:space="preserve">ingresar el conjunto de datos </w:t>
      </w:r>
      <w:r w:rsidR="003C347F" w:rsidRPr="001A7ED4">
        <w:rPr>
          <w:i/>
          <w:iCs/>
        </w:rPr>
        <w:t>Indicadores personales clave de enfermedad cardíaca</w:t>
      </w:r>
      <w:r w:rsidR="000E6C95">
        <w:rPr>
          <w:i/>
          <w:iCs/>
        </w:rPr>
        <w:t xml:space="preserve"> </w:t>
      </w:r>
      <w:r w:rsidR="000E6C95" w:rsidRPr="000E6C95">
        <w:t>en el programa de análisis de datos</w:t>
      </w:r>
      <w:r>
        <w:t>:</w:t>
      </w:r>
    </w:p>
    <w:p w14:paraId="1EB4C91F" w14:textId="33BB85E1" w:rsidR="00F0250F" w:rsidRPr="00F0250F" w:rsidRDefault="00F0250F" w:rsidP="00EC3D9A">
      <w:pPr>
        <w:jc w:val="both"/>
        <w:rPr>
          <w:color w:val="948A54" w:themeColor="background2" w:themeShade="80"/>
        </w:rPr>
      </w:pPr>
      <w:proofErr w:type="spellStart"/>
      <w:r w:rsidRPr="00F0250F">
        <w:rPr>
          <w:color w:val="948A54" w:themeColor="background2" w:themeShade="80"/>
        </w:rPr>
        <w:t>Numero_atributos</w:t>
      </w:r>
      <w:proofErr w:type="spellEnd"/>
      <w:r w:rsidRPr="00F0250F">
        <w:rPr>
          <w:color w:val="948A54" w:themeColor="background2" w:themeShade="80"/>
        </w:rPr>
        <w:t>(</w:t>
      </w:r>
      <w:proofErr w:type="spellStart"/>
      <w:r w:rsidRPr="00F0250F">
        <w:rPr>
          <w:color w:val="948A54" w:themeColor="background2" w:themeShade="80"/>
        </w:rPr>
        <w:t>df</w:t>
      </w:r>
      <w:proofErr w:type="spellEnd"/>
      <w:r w:rsidRPr="00F0250F">
        <w:rPr>
          <w:color w:val="948A54" w:themeColor="background2" w:themeShade="80"/>
        </w:rPr>
        <w:t>)</w:t>
      </w:r>
    </w:p>
    <w:p w14:paraId="357A7F31" w14:textId="77777777" w:rsidR="00F0250F" w:rsidRPr="00523749" w:rsidRDefault="00F0250F" w:rsidP="00EC3D9A">
      <w:pPr>
        <w:spacing w:before="0" w:line="240" w:lineRule="auto"/>
        <w:ind w:left="0"/>
        <w:jc w:val="both"/>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 xml:space="preserve">El </w:t>
      </w:r>
      <w:proofErr w:type="spellStart"/>
      <w:r w:rsidRPr="00523749">
        <w:rPr>
          <w:rFonts w:ascii="Courier New" w:hAnsi="Courier New" w:cs="Courier New"/>
          <w:color w:val="212121"/>
          <w:sz w:val="18"/>
          <w:szCs w:val="18"/>
          <w:shd w:val="clear" w:color="auto" w:fill="FFFFFF"/>
        </w:rPr>
        <w:t>dataset</w:t>
      </w:r>
      <w:proofErr w:type="spellEnd"/>
      <w:r w:rsidRPr="00523749">
        <w:rPr>
          <w:rFonts w:ascii="Courier New" w:hAnsi="Courier New" w:cs="Courier New"/>
          <w:color w:val="212121"/>
          <w:sz w:val="18"/>
          <w:szCs w:val="18"/>
          <w:shd w:val="clear" w:color="auto" w:fill="FFFFFF"/>
        </w:rPr>
        <w:t xml:space="preserve"> tiene 18 atributos:</w:t>
      </w:r>
    </w:p>
    <w:p w14:paraId="1EBE4B53" w14:textId="10CD77D2"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 </w:t>
      </w:r>
      <w:proofErr w:type="spellStart"/>
      <w:r w:rsidRPr="00523749">
        <w:rPr>
          <w:rFonts w:ascii="Courier New" w:eastAsia="Times New Roman" w:hAnsi="Courier New" w:cs="Courier New"/>
          <w:color w:val="212121"/>
          <w:sz w:val="18"/>
          <w:szCs w:val="18"/>
          <w:shd w:val="clear" w:color="auto" w:fill="FFFFFF"/>
          <w:lang w:val="en-US"/>
        </w:rPr>
        <w:t>HeartDisease</w:t>
      </w:r>
      <w:proofErr w:type="spellEnd"/>
      <w:r w:rsidRPr="00523749">
        <w:rPr>
          <w:rFonts w:ascii="Courier New" w:eastAsia="Times New Roman" w:hAnsi="Courier New" w:cs="Courier New"/>
          <w:color w:val="212121"/>
          <w:sz w:val="18"/>
          <w:szCs w:val="18"/>
          <w:shd w:val="clear" w:color="auto" w:fill="FFFFFF"/>
          <w:lang w:val="en-US"/>
        </w:rPr>
        <w:t xml:space="preserve"> </w:t>
      </w:r>
    </w:p>
    <w:p w14:paraId="055C7E5B"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2.- BMI </w:t>
      </w:r>
    </w:p>
    <w:p w14:paraId="48681C4F"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3.- Smoking </w:t>
      </w:r>
    </w:p>
    <w:p w14:paraId="5D12E5D4"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4.- </w:t>
      </w:r>
      <w:proofErr w:type="spellStart"/>
      <w:r w:rsidRPr="00523749">
        <w:rPr>
          <w:rFonts w:ascii="Courier New" w:eastAsia="Times New Roman" w:hAnsi="Courier New" w:cs="Courier New"/>
          <w:color w:val="212121"/>
          <w:sz w:val="18"/>
          <w:szCs w:val="18"/>
          <w:shd w:val="clear" w:color="auto" w:fill="FFFFFF"/>
          <w:lang w:val="en-US"/>
        </w:rPr>
        <w:t>AlcoholDrinking</w:t>
      </w:r>
      <w:proofErr w:type="spellEnd"/>
      <w:r w:rsidRPr="00523749">
        <w:rPr>
          <w:rFonts w:ascii="Courier New" w:eastAsia="Times New Roman" w:hAnsi="Courier New" w:cs="Courier New"/>
          <w:color w:val="212121"/>
          <w:sz w:val="18"/>
          <w:szCs w:val="18"/>
          <w:shd w:val="clear" w:color="auto" w:fill="FFFFFF"/>
          <w:lang w:val="en-US"/>
        </w:rPr>
        <w:t xml:space="preserve"> </w:t>
      </w:r>
    </w:p>
    <w:p w14:paraId="3907DBC5"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5.- Stroke </w:t>
      </w:r>
    </w:p>
    <w:p w14:paraId="7D86E1AA"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6.- PhysicalHealth </w:t>
      </w:r>
    </w:p>
    <w:p w14:paraId="3A8C3370"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7.- MentalHealth </w:t>
      </w:r>
    </w:p>
    <w:p w14:paraId="2F9E331E"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8.- DiffWalking </w:t>
      </w:r>
    </w:p>
    <w:p w14:paraId="631BE129"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9.- Sex </w:t>
      </w:r>
    </w:p>
    <w:p w14:paraId="3F99C4E0"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0.- AgeCategory </w:t>
      </w:r>
    </w:p>
    <w:p w14:paraId="09229D32"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1.- Race </w:t>
      </w:r>
    </w:p>
    <w:p w14:paraId="0FF53626"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2.- Diabetic </w:t>
      </w:r>
    </w:p>
    <w:p w14:paraId="4D2AFF02"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3.- </w:t>
      </w:r>
      <w:proofErr w:type="spellStart"/>
      <w:r w:rsidRPr="00523749">
        <w:rPr>
          <w:rFonts w:ascii="Courier New" w:eastAsia="Times New Roman" w:hAnsi="Courier New" w:cs="Courier New"/>
          <w:color w:val="212121"/>
          <w:sz w:val="18"/>
          <w:szCs w:val="18"/>
          <w:shd w:val="clear" w:color="auto" w:fill="FFFFFF"/>
          <w:lang w:val="en-US"/>
        </w:rPr>
        <w:t>PhysicalActivity</w:t>
      </w:r>
      <w:proofErr w:type="spellEnd"/>
      <w:r w:rsidRPr="00523749">
        <w:rPr>
          <w:rFonts w:ascii="Courier New" w:eastAsia="Times New Roman" w:hAnsi="Courier New" w:cs="Courier New"/>
          <w:color w:val="212121"/>
          <w:sz w:val="18"/>
          <w:szCs w:val="18"/>
          <w:shd w:val="clear" w:color="auto" w:fill="FFFFFF"/>
          <w:lang w:val="en-US"/>
        </w:rPr>
        <w:t xml:space="preserve"> </w:t>
      </w:r>
    </w:p>
    <w:p w14:paraId="0585DA34"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4.- </w:t>
      </w:r>
      <w:proofErr w:type="spellStart"/>
      <w:r w:rsidRPr="00523749">
        <w:rPr>
          <w:rFonts w:ascii="Courier New" w:eastAsia="Times New Roman" w:hAnsi="Courier New" w:cs="Courier New"/>
          <w:color w:val="212121"/>
          <w:sz w:val="18"/>
          <w:szCs w:val="18"/>
          <w:shd w:val="clear" w:color="auto" w:fill="FFFFFF"/>
          <w:lang w:val="en-US"/>
        </w:rPr>
        <w:t>GenHealth</w:t>
      </w:r>
      <w:proofErr w:type="spellEnd"/>
      <w:r w:rsidRPr="00523749">
        <w:rPr>
          <w:rFonts w:ascii="Courier New" w:eastAsia="Times New Roman" w:hAnsi="Courier New" w:cs="Courier New"/>
          <w:color w:val="212121"/>
          <w:sz w:val="18"/>
          <w:szCs w:val="18"/>
          <w:shd w:val="clear" w:color="auto" w:fill="FFFFFF"/>
          <w:lang w:val="en-US"/>
        </w:rPr>
        <w:t xml:space="preserve"> </w:t>
      </w:r>
    </w:p>
    <w:p w14:paraId="7B10B4A2"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5.- </w:t>
      </w:r>
      <w:proofErr w:type="spellStart"/>
      <w:r w:rsidRPr="00523749">
        <w:rPr>
          <w:rFonts w:ascii="Courier New" w:eastAsia="Times New Roman" w:hAnsi="Courier New" w:cs="Courier New"/>
          <w:color w:val="212121"/>
          <w:sz w:val="18"/>
          <w:szCs w:val="18"/>
          <w:shd w:val="clear" w:color="auto" w:fill="FFFFFF"/>
          <w:lang w:val="en-US"/>
        </w:rPr>
        <w:t>SleepTime</w:t>
      </w:r>
      <w:proofErr w:type="spellEnd"/>
      <w:r w:rsidRPr="00523749">
        <w:rPr>
          <w:rFonts w:ascii="Courier New" w:eastAsia="Times New Roman" w:hAnsi="Courier New" w:cs="Courier New"/>
          <w:color w:val="212121"/>
          <w:sz w:val="18"/>
          <w:szCs w:val="18"/>
          <w:shd w:val="clear" w:color="auto" w:fill="FFFFFF"/>
          <w:lang w:val="en-US"/>
        </w:rPr>
        <w:t xml:space="preserve"> </w:t>
      </w:r>
    </w:p>
    <w:p w14:paraId="4AEEB073" w14:textId="77777777"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6.- Asthma </w:t>
      </w:r>
    </w:p>
    <w:p w14:paraId="0434CEF9" w14:textId="77777777" w:rsidR="007346EA"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7.- </w:t>
      </w:r>
      <w:proofErr w:type="spellStart"/>
      <w:r w:rsidRPr="00523749">
        <w:rPr>
          <w:rFonts w:ascii="Courier New" w:eastAsia="Times New Roman" w:hAnsi="Courier New" w:cs="Courier New"/>
          <w:color w:val="212121"/>
          <w:sz w:val="18"/>
          <w:szCs w:val="18"/>
          <w:shd w:val="clear" w:color="auto" w:fill="FFFFFF"/>
          <w:lang w:val="en-US"/>
        </w:rPr>
        <w:t>KidneyDisease</w:t>
      </w:r>
      <w:proofErr w:type="spellEnd"/>
      <w:r w:rsidRPr="00523749">
        <w:rPr>
          <w:rFonts w:ascii="Courier New" w:eastAsia="Times New Roman" w:hAnsi="Courier New" w:cs="Courier New"/>
          <w:color w:val="212121"/>
          <w:sz w:val="18"/>
          <w:szCs w:val="18"/>
          <w:shd w:val="clear" w:color="auto" w:fill="FFFFFF"/>
          <w:lang w:val="en-US"/>
        </w:rPr>
        <w:t xml:space="preserve"> </w:t>
      </w:r>
    </w:p>
    <w:p w14:paraId="571C1687" w14:textId="6750074C" w:rsidR="00361170" w:rsidRPr="00523749" w:rsidRDefault="00361170" w:rsidP="00EC3D9A">
      <w:pPr>
        <w:spacing w:before="0" w:line="240" w:lineRule="auto"/>
        <w:ind w:left="0"/>
        <w:jc w:val="both"/>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 xml:space="preserve">18.- </w:t>
      </w:r>
      <w:proofErr w:type="spellStart"/>
      <w:r w:rsidRPr="00523749">
        <w:rPr>
          <w:rFonts w:ascii="Courier New" w:eastAsia="Times New Roman" w:hAnsi="Courier New" w:cs="Courier New"/>
          <w:color w:val="212121"/>
          <w:sz w:val="18"/>
          <w:szCs w:val="18"/>
          <w:shd w:val="clear" w:color="auto" w:fill="FFFFFF"/>
          <w:lang w:val="en-US"/>
        </w:rPr>
        <w:t>SkinCancer</w:t>
      </w:r>
      <w:proofErr w:type="spellEnd"/>
    </w:p>
    <w:p w14:paraId="663C2585" w14:textId="66C3DA1A" w:rsidR="00361170" w:rsidRDefault="00D04F63" w:rsidP="00EC3D9A">
      <w:pPr>
        <w:jc w:val="both"/>
        <w:rPr>
          <w:color w:val="948A54" w:themeColor="background2" w:themeShade="80"/>
        </w:rPr>
      </w:pPr>
      <w:proofErr w:type="spellStart"/>
      <w:r w:rsidRPr="00D04F63">
        <w:rPr>
          <w:color w:val="948A54" w:themeColor="background2" w:themeShade="80"/>
        </w:rPr>
        <w:t>Numero_instancias</w:t>
      </w:r>
      <w:proofErr w:type="spellEnd"/>
      <w:r w:rsidRPr="00D04F63">
        <w:rPr>
          <w:color w:val="948A54" w:themeColor="background2" w:themeShade="80"/>
        </w:rPr>
        <w:t>(</w:t>
      </w:r>
      <w:proofErr w:type="spellStart"/>
      <w:r w:rsidRPr="00D04F63">
        <w:rPr>
          <w:color w:val="948A54" w:themeColor="background2" w:themeShade="80"/>
        </w:rPr>
        <w:t>df</w:t>
      </w:r>
      <w:proofErr w:type="spellEnd"/>
      <w:r w:rsidRPr="00D04F63">
        <w:rPr>
          <w:color w:val="948A54" w:themeColor="background2" w:themeShade="80"/>
        </w:rPr>
        <w:t>)</w:t>
      </w:r>
    </w:p>
    <w:p w14:paraId="0293096A" w14:textId="505858FF" w:rsidR="004B75B1" w:rsidRDefault="004B75B1" w:rsidP="00EC3D9A">
      <w:pPr>
        <w:jc w:val="both"/>
        <w:rPr>
          <w:rFonts w:ascii="Courier New" w:hAnsi="Courier New" w:cs="Courier New"/>
          <w:color w:val="212121"/>
          <w:sz w:val="21"/>
          <w:szCs w:val="21"/>
          <w:shd w:val="clear" w:color="auto" w:fill="FFFFFF"/>
        </w:rPr>
      </w:pPr>
      <w:r w:rsidRPr="00523749">
        <w:rPr>
          <w:rFonts w:ascii="Courier New" w:hAnsi="Courier New" w:cs="Courier New"/>
          <w:color w:val="212121"/>
          <w:sz w:val="18"/>
          <w:szCs w:val="18"/>
          <w:shd w:val="clear" w:color="auto" w:fill="FFFFFF"/>
        </w:rPr>
        <w:t xml:space="preserve">El </w:t>
      </w:r>
      <w:proofErr w:type="spellStart"/>
      <w:r w:rsidRPr="00523749">
        <w:rPr>
          <w:rFonts w:ascii="Courier New" w:hAnsi="Courier New" w:cs="Courier New"/>
          <w:color w:val="212121"/>
          <w:sz w:val="18"/>
          <w:szCs w:val="18"/>
          <w:shd w:val="clear" w:color="auto" w:fill="FFFFFF"/>
        </w:rPr>
        <w:t>dataset</w:t>
      </w:r>
      <w:proofErr w:type="spellEnd"/>
      <w:r w:rsidRPr="00523749">
        <w:rPr>
          <w:rFonts w:ascii="Courier New" w:hAnsi="Courier New" w:cs="Courier New"/>
          <w:color w:val="212121"/>
          <w:sz w:val="18"/>
          <w:szCs w:val="18"/>
          <w:shd w:val="clear" w:color="auto" w:fill="FFFFFF"/>
        </w:rPr>
        <w:t xml:space="preserve"> tiene 319795 instancias</w:t>
      </w:r>
    </w:p>
    <w:p w14:paraId="685B13F0" w14:textId="741A5FD1" w:rsidR="004B75B1" w:rsidRDefault="004B75B1" w:rsidP="00EC3D9A">
      <w:pPr>
        <w:jc w:val="both"/>
        <w:rPr>
          <w:rFonts w:cs="Courier New"/>
          <w:color w:val="948A54" w:themeColor="background2" w:themeShade="80"/>
          <w:sz w:val="21"/>
          <w:szCs w:val="21"/>
          <w:shd w:val="clear" w:color="auto" w:fill="FFFFFF"/>
        </w:rPr>
      </w:pPr>
      <w:r w:rsidRPr="004B75B1">
        <w:rPr>
          <w:rFonts w:cs="Courier New"/>
          <w:color w:val="948A54" w:themeColor="background2" w:themeShade="80"/>
          <w:sz w:val="21"/>
          <w:szCs w:val="21"/>
          <w:shd w:val="clear" w:color="auto" w:fill="FFFFFF"/>
        </w:rPr>
        <w:t>Observaciones</w:t>
      </w:r>
      <w:r w:rsidR="00627246">
        <w:rPr>
          <w:rFonts w:cs="Courier New"/>
          <w:color w:val="948A54" w:themeColor="background2" w:themeShade="80"/>
          <w:sz w:val="21"/>
          <w:szCs w:val="21"/>
          <w:shd w:val="clear" w:color="auto" w:fill="FFFFFF"/>
        </w:rPr>
        <w:t xml:space="preserve"> </w:t>
      </w:r>
      <w:r w:rsidRPr="004B75B1">
        <w:rPr>
          <w:rFonts w:cs="Courier New"/>
          <w:color w:val="948A54" w:themeColor="background2" w:themeShade="80"/>
          <w:sz w:val="21"/>
          <w:szCs w:val="21"/>
          <w:shd w:val="clear" w:color="auto" w:fill="FFFFFF"/>
        </w:rPr>
        <w:t>(</w:t>
      </w:r>
      <w:proofErr w:type="spellStart"/>
      <w:r w:rsidRPr="004B75B1">
        <w:rPr>
          <w:rFonts w:cs="Courier New"/>
          <w:color w:val="948A54" w:themeColor="background2" w:themeShade="80"/>
          <w:sz w:val="21"/>
          <w:szCs w:val="21"/>
          <w:shd w:val="clear" w:color="auto" w:fill="FFFFFF"/>
        </w:rPr>
        <w:t>df</w:t>
      </w:r>
      <w:proofErr w:type="spellEnd"/>
      <w:r w:rsidRPr="004B75B1">
        <w:rPr>
          <w:rFonts w:cs="Courier New"/>
          <w:color w:val="948A54" w:themeColor="background2" w:themeShade="80"/>
          <w:sz w:val="21"/>
          <w:szCs w:val="21"/>
          <w:shd w:val="clear" w:color="auto" w:fill="FFFFFF"/>
        </w:rPr>
        <w:t>,</w:t>
      </w:r>
      <w:r>
        <w:rPr>
          <w:rFonts w:cs="Courier New"/>
          <w:color w:val="948A54" w:themeColor="background2" w:themeShade="80"/>
          <w:sz w:val="21"/>
          <w:szCs w:val="21"/>
          <w:shd w:val="clear" w:color="auto" w:fill="FFFFFF"/>
        </w:rPr>
        <w:t xml:space="preserve"> </w:t>
      </w:r>
      <w:r w:rsidRPr="004B75B1">
        <w:rPr>
          <w:rFonts w:cs="Courier New"/>
          <w:color w:val="948A54" w:themeColor="background2" w:themeShade="80"/>
          <w:sz w:val="21"/>
          <w:szCs w:val="21"/>
          <w:shd w:val="clear" w:color="auto" w:fill="FFFFFF"/>
        </w:rPr>
        <w:t>atributos)</w:t>
      </w:r>
    </w:p>
    <w:p w14:paraId="32DAD0DC" w14:textId="1D51ECFF" w:rsidR="00FD2DBA" w:rsidRDefault="00EB6615" w:rsidP="00EC3D9A">
      <w:pPr>
        <w:jc w:val="both"/>
        <w:rPr>
          <w:rFonts w:cs="Courier New"/>
          <w:color w:val="595959" w:themeColor="text1" w:themeTint="A6"/>
          <w:sz w:val="21"/>
          <w:szCs w:val="21"/>
          <w:shd w:val="clear" w:color="auto" w:fill="FFFFFF"/>
        </w:rPr>
      </w:pPr>
      <w:r>
        <w:rPr>
          <w:rFonts w:cs="Courier New"/>
          <w:color w:val="595959" w:themeColor="text1" w:themeTint="A6"/>
          <w:sz w:val="21"/>
          <w:szCs w:val="21"/>
          <w:shd w:val="clear" w:color="auto" w:fill="FFFFFF"/>
        </w:rPr>
        <w:lastRenderedPageBreak/>
        <w:t>En la Tabla 1 se</w:t>
      </w:r>
      <w:r w:rsidR="006E7207" w:rsidRPr="006E7207">
        <w:rPr>
          <w:rFonts w:cs="Courier New"/>
          <w:color w:val="595959" w:themeColor="text1" w:themeTint="A6"/>
          <w:sz w:val="21"/>
          <w:szCs w:val="21"/>
          <w:shd w:val="clear" w:color="auto" w:fill="FFFFFF"/>
        </w:rPr>
        <w:t xml:space="preserve"> muestra la información arrojada por la función Observaciones()</w:t>
      </w:r>
      <w:r w:rsidR="001F1EC4">
        <w:rPr>
          <w:rFonts w:cs="Courier New"/>
          <w:color w:val="595959" w:themeColor="text1" w:themeTint="A6"/>
          <w:sz w:val="21"/>
          <w:szCs w:val="21"/>
          <w:shd w:val="clear" w:color="auto" w:fill="FFFFFF"/>
        </w:rPr>
        <w:t xml:space="preserve">, lo cual permite al usuario la cantidad de </w:t>
      </w:r>
      <w:r w:rsidR="00880D2E">
        <w:rPr>
          <w:rFonts w:cs="Courier New"/>
          <w:color w:val="595959" w:themeColor="text1" w:themeTint="A6"/>
          <w:sz w:val="21"/>
          <w:szCs w:val="21"/>
          <w:shd w:val="clear" w:color="auto" w:fill="FFFFFF"/>
        </w:rPr>
        <w:t>atributos con los que cuenta, cuántos valores únicos distintos tiene en cada atributo, el tipo de dato con el que pretende trabajar</w:t>
      </w:r>
      <w:r w:rsidR="00A042B9">
        <w:rPr>
          <w:rFonts w:cs="Courier New"/>
          <w:color w:val="595959" w:themeColor="text1" w:themeTint="A6"/>
          <w:sz w:val="21"/>
          <w:szCs w:val="21"/>
          <w:shd w:val="clear" w:color="auto" w:fill="FFFFFF"/>
        </w:rPr>
        <w:t xml:space="preserve"> y las observaciones que presenta su conjunto de datos.</w:t>
      </w:r>
    </w:p>
    <w:p w14:paraId="1870502E" w14:textId="77777777" w:rsidR="00A042B9" w:rsidRPr="006E7207" w:rsidRDefault="00A042B9" w:rsidP="00361170">
      <w:pPr>
        <w:rPr>
          <w:rFonts w:cs="Courier New"/>
          <w:color w:val="595959" w:themeColor="text1" w:themeTint="A6"/>
          <w:sz w:val="21"/>
          <w:szCs w:val="21"/>
          <w:shd w:val="clear" w:color="auto" w:fill="FFFFFF"/>
        </w:rPr>
      </w:pPr>
    </w:p>
    <w:p w14:paraId="41551685" w14:textId="1108181F" w:rsidR="00CA094B" w:rsidRDefault="00CA094B" w:rsidP="00CA094B">
      <w:pPr>
        <w:pStyle w:val="Descripcin"/>
        <w:keepNext/>
      </w:pPr>
      <w:r>
        <w:t xml:space="preserve">Tabla </w:t>
      </w:r>
      <w:r>
        <w:fldChar w:fldCharType="begin"/>
      </w:r>
      <w:r>
        <w:instrText xml:space="preserve"> SEQ Tabla \* ARABIC </w:instrText>
      </w:r>
      <w:r>
        <w:fldChar w:fldCharType="separate"/>
      </w:r>
      <w:r w:rsidR="004B6072">
        <w:rPr>
          <w:noProof/>
        </w:rPr>
        <w:t>1</w:t>
      </w:r>
      <w:r>
        <w:fldChar w:fldCharType="end"/>
      </w:r>
      <w:r w:rsidR="000A4DAC">
        <w:t>.</w:t>
      </w:r>
      <w:r w:rsidR="005634BA">
        <w:t xml:space="preserve"> Observaciones del conjunto de datos</w:t>
      </w:r>
      <w:r w:rsidR="0022395B">
        <w:t>, tipo de atributos y atributos.</w:t>
      </w:r>
    </w:p>
    <w:tbl>
      <w:tblPr>
        <w:tblStyle w:val="Tablaconcuadrcula"/>
        <w:tblW w:w="0" w:type="auto"/>
        <w:tblInd w:w="-15" w:type="dxa"/>
        <w:tblLook w:val="04A0" w:firstRow="1" w:lastRow="0" w:firstColumn="1" w:lastColumn="0" w:noHBand="0" w:noVBand="1"/>
      </w:tblPr>
      <w:tblGrid>
        <w:gridCol w:w="2383"/>
        <w:gridCol w:w="2262"/>
        <w:gridCol w:w="2606"/>
        <w:gridCol w:w="2114"/>
      </w:tblGrid>
      <w:tr w:rsidR="0066298B" w14:paraId="790D2763" w14:textId="2AAD4A76" w:rsidTr="0060171D">
        <w:tc>
          <w:tcPr>
            <w:tcW w:w="2383" w:type="dxa"/>
            <w:vAlign w:val="center"/>
          </w:tcPr>
          <w:p w14:paraId="1A2C1186" w14:textId="1FAFD5A7" w:rsidR="0066298B" w:rsidRPr="00523749" w:rsidRDefault="0066298B" w:rsidP="0060171D">
            <w:pPr>
              <w:ind w:left="0"/>
              <w:jc w:val="center"/>
              <w:rPr>
                <w:b/>
                <w:bCs/>
                <w:color w:val="auto"/>
                <w:sz w:val="18"/>
                <w:szCs w:val="18"/>
              </w:rPr>
            </w:pPr>
            <w:r w:rsidRPr="00523749">
              <w:rPr>
                <w:b/>
                <w:bCs/>
                <w:color w:val="auto"/>
                <w:sz w:val="18"/>
                <w:szCs w:val="18"/>
              </w:rPr>
              <w:t>Atributo</w:t>
            </w:r>
          </w:p>
        </w:tc>
        <w:tc>
          <w:tcPr>
            <w:tcW w:w="2262" w:type="dxa"/>
            <w:vAlign w:val="center"/>
          </w:tcPr>
          <w:p w14:paraId="27A8F515" w14:textId="5E10CD59" w:rsidR="0066298B" w:rsidRPr="00523749" w:rsidRDefault="0066298B" w:rsidP="0060171D">
            <w:pPr>
              <w:ind w:left="0"/>
              <w:jc w:val="center"/>
              <w:rPr>
                <w:b/>
                <w:bCs/>
                <w:color w:val="auto"/>
                <w:sz w:val="18"/>
                <w:szCs w:val="18"/>
              </w:rPr>
            </w:pPr>
            <w:r w:rsidRPr="00523749">
              <w:rPr>
                <w:b/>
                <w:bCs/>
                <w:color w:val="auto"/>
                <w:sz w:val="18"/>
                <w:szCs w:val="18"/>
              </w:rPr>
              <w:t>Tipo</w:t>
            </w:r>
          </w:p>
        </w:tc>
        <w:tc>
          <w:tcPr>
            <w:tcW w:w="2606" w:type="dxa"/>
            <w:vAlign w:val="center"/>
          </w:tcPr>
          <w:p w14:paraId="17CEF156" w14:textId="61B02D86" w:rsidR="0066298B" w:rsidRPr="00523749" w:rsidRDefault="0066298B" w:rsidP="0060171D">
            <w:pPr>
              <w:ind w:left="0"/>
              <w:jc w:val="center"/>
              <w:rPr>
                <w:b/>
                <w:bCs/>
                <w:color w:val="auto"/>
                <w:sz w:val="18"/>
                <w:szCs w:val="18"/>
              </w:rPr>
            </w:pPr>
            <w:r w:rsidRPr="00523749">
              <w:rPr>
                <w:b/>
                <w:bCs/>
                <w:color w:val="auto"/>
                <w:sz w:val="18"/>
                <w:szCs w:val="18"/>
              </w:rPr>
              <w:t>Número de observaciones</w:t>
            </w:r>
          </w:p>
        </w:tc>
        <w:tc>
          <w:tcPr>
            <w:tcW w:w="2114" w:type="dxa"/>
            <w:vAlign w:val="center"/>
          </w:tcPr>
          <w:p w14:paraId="550E568D" w14:textId="6DFD784F" w:rsidR="0066298B" w:rsidRPr="00523749" w:rsidRDefault="0066298B" w:rsidP="0060171D">
            <w:pPr>
              <w:ind w:left="0"/>
              <w:jc w:val="center"/>
              <w:rPr>
                <w:b/>
                <w:bCs/>
                <w:color w:val="auto"/>
                <w:sz w:val="18"/>
                <w:szCs w:val="18"/>
              </w:rPr>
            </w:pPr>
            <w:r w:rsidRPr="00523749">
              <w:rPr>
                <w:b/>
                <w:bCs/>
                <w:color w:val="auto"/>
                <w:sz w:val="18"/>
                <w:szCs w:val="18"/>
              </w:rPr>
              <w:t>Observaciones</w:t>
            </w:r>
          </w:p>
        </w:tc>
      </w:tr>
      <w:tr w:rsidR="0066298B" w14:paraId="037D230B" w14:textId="3AD17297" w:rsidTr="0060171D">
        <w:tc>
          <w:tcPr>
            <w:tcW w:w="2383" w:type="dxa"/>
            <w:vAlign w:val="center"/>
          </w:tcPr>
          <w:p w14:paraId="08ACF52F" w14:textId="3FFD3BA2" w:rsidR="0066298B" w:rsidRPr="00523749" w:rsidRDefault="00627246" w:rsidP="0060171D">
            <w:pPr>
              <w:ind w:left="0"/>
              <w:jc w:val="center"/>
              <w:rPr>
                <w:color w:val="948A54" w:themeColor="background2" w:themeShade="80"/>
                <w:sz w:val="18"/>
                <w:szCs w:val="18"/>
              </w:rPr>
            </w:pPr>
            <w:proofErr w:type="spellStart"/>
            <w:r w:rsidRPr="00523749">
              <w:rPr>
                <w:rFonts w:ascii="Courier New" w:hAnsi="Courier New" w:cs="Courier New"/>
                <w:color w:val="212121"/>
                <w:sz w:val="18"/>
                <w:szCs w:val="18"/>
                <w:shd w:val="clear" w:color="auto" w:fill="FFFFFF"/>
              </w:rPr>
              <w:t>HeartDisease</w:t>
            </w:r>
            <w:proofErr w:type="spellEnd"/>
          </w:p>
        </w:tc>
        <w:tc>
          <w:tcPr>
            <w:tcW w:w="2262" w:type="dxa"/>
            <w:vAlign w:val="center"/>
          </w:tcPr>
          <w:p w14:paraId="6E46B50F" w14:textId="2638C449" w:rsidR="0066298B" w:rsidRPr="00523749" w:rsidRDefault="00CF1606"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categórico</w:t>
            </w:r>
          </w:p>
        </w:tc>
        <w:tc>
          <w:tcPr>
            <w:tcW w:w="2606" w:type="dxa"/>
            <w:vAlign w:val="center"/>
          </w:tcPr>
          <w:p w14:paraId="299CE800" w14:textId="0971D0FC" w:rsidR="0066298B" w:rsidRPr="00523749" w:rsidRDefault="00CF1606"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2</w:t>
            </w:r>
          </w:p>
        </w:tc>
        <w:tc>
          <w:tcPr>
            <w:tcW w:w="2114" w:type="dxa"/>
            <w:vAlign w:val="center"/>
          </w:tcPr>
          <w:p w14:paraId="1025F136" w14:textId="1B8B36E2" w:rsidR="0066298B" w:rsidRPr="00523749" w:rsidRDefault="00CF1606"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No', 'Yes']</w:t>
            </w:r>
          </w:p>
        </w:tc>
      </w:tr>
      <w:tr w:rsidR="0066298B" w14:paraId="0A8AC601" w14:textId="3F1414F0" w:rsidTr="0060171D">
        <w:tc>
          <w:tcPr>
            <w:tcW w:w="2383" w:type="dxa"/>
            <w:vAlign w:val="center"/>
          </w:tcPr>
          <w:p w14:paraId="72B604B5" w14:textId="3204AC49" w:rsidR="0066298B" w:rsidRPr="00523749" w:rsidRDefault="00256FC4"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BMI</w:t>
            </w:r>
          </w:p>
        </w:tc>
        <w:tc>
          <w:tcPr>
            <w:tcW w:w="2262" w:type="dxa"/>
            <w:vAlign w:val="center"/>
          </w:tcPr>
          <w:p w14:paraId="4BDF77EF" w14:textId="2E0D1E5F" w:rsidR="0066298B" w:rsidRPr="00523749" w:rsidRDefault="007C7B99"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continuo</w:t>
            </w:r>
          </w:p>
        </w:tc>
        <w:tc>
          <w:tcPr>
            <w:tcW w:w="2606" w:type="dxa"/>
            <w:vAlign w:val="center"/>
          </w:tcPr>
          <w:p w14:paraId="5708E01E" w14:textId="589978AD" w:rsidR="0066298B" w:rsidRPr="00523749" w:rsidRDefault="007C7B99"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3604</w:t>
            </w:r>
          </w:p>
        </w:tc>
        <w:tc>
          <w:tcPr>
            <w:tcW w:w="2114" w:type="dxa"/>
            <w:vAlign w:val="center"/>
          </w:tcPr>
          <w:p w14:paraId="007420A5" w14:textId="272FB8DB" w:rsidR="0066298B" w:rsidRPr="00523749" w:rsidRDefault="00EE2109" w:rsidP="0060171D">
            <w:pPr>
              <w:jc w:val="center"/>
              <w:rPr>
                <w:rFonts w:ascii="Courier New" w:eastAsia="Times New Roman"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26.63, 27.46, 27.12</w:t>
            </w:r>
            <w:r w:rsidR="00A3758F" w:rsidRPr="00523749">
              <w:rPr>
                <w:rFonts w:ascii="Courier New" w:hAnsi="Courier New" w:cs="Courier New"/>
                <w:color w:val="212121"/>
                <w:sz w:val="18"/>
                <w:szCs w:val="18"/>
                <w:shd w:val="clear" w:color="auto" w:fill="FFFFFF"/>
              </w:rPr>
              <w:t xml:space="preserve"> … </w:t>
            </w:r>
            <w:r w:rsidR="00A3758F" w:rsidRPr="00523749">
              <w:rPr>
                <w:rFonts w:ascii="Courier New" w:eastAsia="Times New Roman" w:hAnsi="Courier New" w:cs="Courier New"/>
                <w:color w:val="212121"/>
                <w:sz w:val="18"/>
                <w:szCs w:val="18"/>
                <w:shd w:val="clear" w:color="auto" w:fill="FFFFFF"/>
              </w:rPr>
              <w:t>36.5, 50.59, 92.53, 62.95, 46.56]</w:t>
            </w:r>
          </w:p>
        </w:tc>
      </w:tr>
      <w:tr w:rsidR="0060171D" w14:paraId="4F3E144F" w14:textId="30D8B7AB" w:rsidTr="0060171D">
        <w:tc>
          <w:tcPr>
            <w:tcW w:w="2383" w:type="dxa"/>
            <w:vAlign w:val="center"/>
          </w:tcPr>
          <w:p w14:paraId="08DAC572" w14:textId="0AF69A0C" w:rsidR="0060171D" w:rsidRPr="00523749" w:rsidRDefault="0060171D"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Smoking</w:t>
            </w:r>
          </w:p>
        </w:tc>
        <w:tc>
          <w:tcPr>
            <w:tcW w:w="2262" w:type="dxa"/>
            <w:vAlign w:val="center"/>
          </w:tcPr>
          <w:p w14:paraId="4BD558EA" w14:textId="5CE3A908" w:rsidR="0060171D" w:rsidRPr="00523749" w:rsidRDefault="0060171D"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categórico</w:t>
            </w:r>
          </w:p>
        </w:tc>
        <w:tc>
          <w:tcPr>
            <w:tcW w:w="2606" w:type="dxa"/>
            <w:vAlign w:val="center"/>
          </w:tcPr>
          <w:p w14:paraId="52C0F32E" w14:textId="7C93F886" w:rsidR="0060171D" w:rsidRPr="00523749" w:rsidRDefault="0060171D"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2</w:t>
            </w:r>
          </w:p>
        </w:tc>
        <w:tc>
          <w:tcPr>
            <w:tcW w:w="2114" w:type="dxa"/>
            <w:vAlign w:val="center"/>
          </w:tcPr>
          <w:p w14:paraId="050AD5CB" w14:textId="00BDDBF8" w:rsidR="0060171D" w:rsidRPr="00523749" w:rsidRDefault="0060171D" w:rsidP="0060171D">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No', 'Yes']</w:t>
            </w:r>
          </w:p>
        </w:tc>
      </w:tr>
      <w:tr w:rsidR="00863524" w14:paraId="10184D82" w14:textId="1183E00F" w:rsidTr="0060171D">
        <w:tc>
          <w:tcPr>
            <w:tcW w:w="2383" w:type="dxa"/>
            <w:vAlign w:val="center"/>
          </w:tcPr>
          <w:p w14:paraId="1B9E0A6B" w14:textId="5CC89B8A" w:rsidR="00863524" w:rsidRPr="00523749" w:rsidRDefault="00863524" w:rsidP="00863524">
            <w:pPr>
              <w:ind w:left="0"/>
              <w:jc w:val="center"/>
              <w:rPr>
                <w:color w:val="948A54" w:themeColor="background2" w:themeShade="80"/>
                <w:sz w:val="18"/>
                <w:szCs w:val="18"/>
              </w:rPr>
            </w:pPr>
            <w:proofErr w:type="spellStart"/>
            <w:r w:rsidRPr="00523749">
              <w:rPr>
                <w:rFonts w:ascii="Courier New" w:hAnsi="Courier New" w:cs="Courier New"/>
                <w:color w:val="212121"/>
                <w:sz w:val="18"/>
                <w:szCs w:val="18"/>
                <w:shd w:val="clear" w:color="auto" w:fill="FFFFFF"/>
              </w:rPr>
              <w:t>AlcoholDrinking</w:t>
            </w:r>
            <w:proofErr w:type="spellEnd"/>
          </w:p>
        </w:tc>
        <w:tc>
          <w:tcPr>
            <w:tcW w:w="2262" w:type="dxa"/>
            <w:vAlign w:val="center"/>
          </w:tcPr>
          <w:p w14:paraId="19027E0B" w14:textId="30AB3272" w:rsidR="00863524" w:rsidRPr="00523749" w:rsidRDefault="00863524" w:rsidP="00863524">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categórico</w:t>
            </w:r>
          </w:p>
        </w:tc>
        <w:tc>
          <w:tcPr>
            <w:tcW w:w="2606" w:type="dxa"/>
            <w:vAlign w:val="center"/>
          </w:tcPr>
          <w:p w14:paraId="0FAA374D" w14:textId="32BB0B3E" w:rsidR="00863524" w:rsidRPr="00523749" w:rsidRDefault="00863524" w:rsidP="00863524">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2</w:t>
            </w:r>
          </w:p>
        </w:tc>
        <w:tc>
          <w:tcPr>
            <w:tcW w:w="2114" w:type="dxa"/>
            <w:vAlign w:val="center"/>
          </w:tcPr>
          <w:p w14:paraId="0B374C09" w14:textId="1D881C65" w:rsidR="00863524" w:rsidRPr="00523749" w:rsidRDefault="00863524" w:rsidP="00863524">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No', 'Yes']</w:t>
            </w:r>
          </w:p>
        </w:tc>
      </w:tr>
      <w:tr w:rsidR="00A7563C" w14:paraId="593D1045" w14:textId="0CF52F94" w:rsidTr="0060171D">
        <w:tc>
          <w:tcPr>
            <w:tcW w:w="2383" w:type="dxa"/>
            <w:vAlign w:val="center"/>
          </w:tcPr>
          <w:p w14:paraId="0F62211D" w14:textId="0C128B1A" w:rsidR="00A7563C" w:rsidRPr="00523749" w:rsidRDefault="00A7563C" w:rsidP="00A7563C">
            <w:pPr>
              <w:ind w:left="0"/>
              <w:jc w:val="center"/>
              <w:rPr>
                <w:color w:val="948A54" w:themeColor="background2" w:themeShade="80"/>
                <w:sz w:val="18"/>
                <w:szCs w:val="18"/>
              </w:rPr>
            </w:pPr>
            <w:proofErr w:type="spellStart"/>
            <w:r w:rsidRPr="00523749">
              <w:rPr>
                <w:rFonts w:ascii="Courier New" w:hAnsi="Courier New" w:cs="Courier New"/>
                <w:color w:val="212121"/>
                <w:sz w:val="18"/>
                <w:szCs w:val="18"/>
                <w:shd w:val="clear" w:color="auto" w:fill="FFFFFF"/>
              </w:rPr>
              <w:t>Stroke</w:t>
            </w:r>
            <w:proofErr w:type="spellEnd"/>
          </w:p>
        </w:tc>
        <w:tc>
          <w:tcPr>
            <w:tcW w:w="2262" w:type="dxa"/>
            <w:vAlign w:val="center"/>
          </w:tcPr>
          <w:p w14:paraId="429D0171" w14:textId="692CE566" w:rsidR="00A7563C" w:rsidRPr="00523749" w:rsidRDefault="00A7563C" w:rsidP="00A7563C">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categórico</w:t>
            </w:r>
          </w:p>
        </w:tc>
        <w:tc>
          <w:tcPr>
            <w:tcW w:w="2606" w:type="dxa"/>
            <w:vAlign w:val="center"/>
          </w:tcPr>
          <w:p w14:paraId="1C4D36D3" w14:textId="7A6969B2" w:rsidR="00A7563C" w:rsidRPr="00523749" w:rsidRDefault="00A7563C" w:rsidP="00A7563C">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2</w:t>
            </w:r>
          </w:p>
        </w:tc>
        <w:tc>
          <w:tcPr>
            <w:tcW w:w="2114" w:type="dxa"/>
            <w:vAlign w:val="center"/>
          </w:tcPr>
          <w:p w14:paraId="352EF73D" w14:textId="3908C43B" w:rsidR="00A7563C" w:rsidRPr="00523749" w:rsidRDefault="00A7563C" w:rsidP="00A7563C">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No', 'Yes']</w:t>
            </w:r>
          </w:p>
        </w:tc>
      </w:tr>
      <w:tr w:rsidR="00A7563C" w14:paraId="47DA8A03" w14:textId="49EEF8EC" w:rsidTr="00F54980">
        <w:tc>
          <w:tcPr>
            <w:tcW w:w="2383" w:type="dxa"/>
            <w:vAlign w:val="center"/>
          </w:tcPr>
          <w:p w14:paraId="16A61C2F" w14:textId="559CC2C8" w:rsidR="00A7563C" w:rsidRPr="00523749" w:rsidRDefault="00A7563C" w:rsidP="00A7563C">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PhysicalHealth</w:t>
            </w:r>
          </w:p>
        </w:tc>
        <w:tc>
          <w:tcPr>
            <w:tcW w:w="2262" w:type="dxa"/>
            <w:vAlign w:val="center"/>
          </w:tcPr>
          <w:p w14:paraId="7D93E6E0" w14:textId="72D7E9E1" w:rsidR="00A7563C" w:rsidRPr="00523749" w:rsidRDefault="00A7563C" w:rsidP="00A7563C">
            <w:pPr>
              <w:ind w:left="0"/>
              <w:jc w:val="center"/>
              <w:rPr>
                <w:b/>
                <w:bCs/>
                <w:color w:val="948A54" w:themeColor="background2" w:themeShade="80"/>
                <w:sz w:val="18"/>
                <w:szCs w:val="18"/>
              </w:rPr>
            </w:pPr>
            <w:r w:rsidRPr="00523749">
              <w:rPr>
                <w:rFonts w:ascii="Courier New" w:hAnsi="Courier New" w:cs="Courier New"/>
                <w:color w:val="212121"/>
                <w:sz w:val="18"/>
                <w:szCs w:val="18"/>
                <w:shd w:val="clear" w:color="auto" w:fill="FFFFFF"/>
              </w:rPr>
              <w:t>continuo</w:t>
            </w:r>
          </w:p>
        </w:tc>
        <w:tc>
          <w:tcPr>
            <w:tcW w:w="2606" w:type="dxa"/>
            <w:vAlign w:val="center"/>
          </w:tcPr>
          <w:p w14:paraId="2E0D1B3C" w14:textId="1A07FE9B" w:rsidR="00A7563C" w:rsidRPr="00523749" w:rsidRDefault="002D0BA8" w:rsidP="00A7563C">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31</w:t>
            </w:r>
          </w:p>
        </w:tc>
        <w:tc>
          <w:tcPr>
            <w:tcW w:w="2114" w:type="dxa"/>
            <w:vAlign w:val="center"/>
          </w:tcPr>
          <w:p w14:paraId="0EDBABB9" w14:textId="14DADC73" w:rsidR="00F54980" w:rsidRPr="00523749" w:rsidRDefault="002D0BA8" w:rsidP="00604F0D">
            <w:pPr>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 xml:space="preserve">[0.0, 30.0,  </w:t>
            </w:r>
          </w:p>
          <w:p w14:paraId="57504A32" w14:textId="533DC1D0" w:rsidR="00F54980" w:rsidRPr="00523749" w:rsidRDefault="002D0BA8" w:rsidP="00F54980">
            <w:pPr>
              <w:jc w:val="center"/>
              <w:rPr>
                <w:rFonts w:ascii="Courier New" w:eastAsia="Times New Roman"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10.0</w:t>
            </w:r>
            <w:r w:rsidR="00F54980" w:rsidRPr="00523749">
              <w:rPr>
                <w:rFonts w:ascii="Courier New" w:hAnsi="Courier New" w:cs="Courier New"/>
                <w:color w:val="212121"/>
                <w:sz w:val="18"/>
                <w:szCs w:val="18"/>
                <w:shd w:val="clear" w:color="auto" w:fill="FFFFFF"/>
              </w:rPr>
              <w:t>, …</w:t>
            </w:r>
            <w:r w:rsidR="00F54980" w:rsidRPr="00523749">
              <w:rPr>
                <w:rFonts w:ascii="Courier New" w:eastAsia="Times New Roman" w:hAnsi="Courier New" w:cs="Courier New"/>
                <w:color w:val="212121"/>
                <w:sz w:val="18"/>
                <w:szCs w:val="18"/>
                <w:shd w:val="clear" w:color="auto" w:fill="FFFFFF"/>
                <w:lang w:val="en-US"/>
              </w:rPr>
              <w:t xml:space="preserve"> 24.0,23.0, 19.0]</w:t>
            </w:r>
          </w:p>
          <w:p w14:paraId="6FD04E12" w14:textId="05688D37" w:rsidR="00A7563C" w:rsidRPr="00523749" w:rsidRDefault="00A7563C" w:rsidP="00F54980">
            <w:pPr>
              <w:ind w:left="0"/>
              <w:jc w:val="center"/>
              <w:rPr>
                <w:color w:val="948A54" w:themeColor="background2" w:themeShade="80"/>
                <w:sz w:val="18"/>
                <w:szCs w:val="18"/>
              </w:rPr>
            </w:pPr>
          </w:p>
        </w:tc>
      </w:tr>
      <w:tr w:rsidR="003E7489" w14:paraId="4CC08FD1" w14:textId="7BA21D27" w:rsidTr="0060171D">
        <w:tc>
          <w:tcPr>
            <w:tcW w:w="2383" w:type="dxa"/>
            <w:vAlign w:val="center"/>
          </w:tcPr>
          <w:p w14:paraId="25ED7E4B" w14:textId="1DC0B763" w:rsidR="003E7489" w:rsidRPr="00523749" w:rsidRDefault="003E7489" w:rsidP="003E7489">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MentalHealth</w:t>
            </w:r>
          </w:p>
        </w:tc>
        <w:tc>
          <w:tcPr>
            <w:tcW w:w="2262" w:type="dxa"/>
            <w:vAlign w:val="center"/>
          </w:tcPr>
          <w:p w14:paraId="2312B7A0" w14:textId="17501A3C" w:rsidR="003E7489" w:rsidRPr="00523749" w:rsidRDefault="003E7489" w:rsidP="003E7489">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continuo</w:t>
            </w:r>
          </w:p>
        </w:tc>
        <w:tc>
          <w:tcPr>
            <w:tcW w:w="2606" w:type="dxa"/>
            <w:vAlign w:val="center"/>
          </w:tcPr>
          <w:p w14:paraId="201B2754" w14:textId="770B2C43" w:rsidR="003E7489" w:rsidRPr="00523749" w:rsidRDefault="003E7489" w:rsidP="003E7489">
            <w:pPr>
              <w:ind w:left="0"/>
              <w:jc w:val="center"/>
              <w:rPr>
                <w:color w:val="948A54" w:themeColor="background2" w:themeShade="80"/>
                <w:sz w:val="18"/>
                <w:szCs w:val="18"/>
              </w:rPr>
            </w:pPr>
            <w:r w:rsidRPr="00523749">
              <w:rPr>
                <w:rFonts w:ascii="Courier New" w:hAnsi="Courier New" w:cs="Courier New"/>
                <w:color w:val="212121"/>
                <w:sz w:val="18"/>
                <w:szCs w:val="18"/>
                <w:shd w:val="clear" w:color="auto" w:fill="FFFFFF"/>
              </w:rPr>
              <w:t>31</w:t>
            </w:r>
          </w:p>
        </w:tc>
        <w:tc>
          <w:tcPr>
            <w:tcW w:w="2114" w:type="dxa"/>
            <w:vAlign w:val="center"/>
          </w:tcPr>
          <w:p w14:paraId="66D98FDD" w14:textId="22CD74CD" w:rsidR="003E7489" w:rsidRPr="00523749" w:rsidRDefault="003E7489" w:rsidP="00604F0D">
            <w:pPr>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 xml:space="preserve">[0.0, 30.0, 2.0, 1.0,  </w:t>
            </w:r>
          </w:p>
          <w:p w14:paraId="4370F40B" w14:textId="4052D069" w:rsidR="003E7489" w:rsidRPr="00523749" w:rsidRDefault="003E7489" w:rsidP="003E7489">
            <w:pPr>
              <w:jc w:val="center"/>
              <w:rPr>
                <w:rFonts w:ascii="Courier New" w:eastAsia="Times New Roman"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10.0, …</w:t>
            </w:r>
            <w:r w:rsidRPr="00523749">
              <w:rPr>
                <w:rFonts w:ascii="Courier New" w:eastAsia="Times New Roman" w:hAnsi="Courier New" w:cs="Courier New"/>
                <w:color w:val="212121"/>
                <w:sz w:val="18"/>
                <w:szCs w:val="18"/>
                <w:shd w:val="clear" w:color="auto" w:fill="FFFFFF"/>
                <w:lang w:val="en-US"/>
              </w:rPr>
              <w:t xml:space="preserve"> 23.0, 24.0</w:t>
            </w:r>
            <w:r w:rsidR="00604F0D" w:rsidRPr="00523749">
              <w:rPr>
                <w:rFonts w:ascii="Courier New" w:eastAsia="Times New Roman" w:hAnsi="Courier New" w:cs="Courier New"/>
                <w:color w:val="212121"/>
                <w:sz w:val="18"/>
                <w:szCs w:val="18"/>
                <w:shd w:val="clear" w:color="auto" w:fill="FFFFFF"/>
                <w:lang w:val="en-US"/>
              </w:rPr>
              <w:t xml:space="preserve">, </w:t>
            </w:r>
            <w:r w:rsidRPr="00523749">
              <w:rPr>
                <w:rFonts w:ascii="Courier New" w:eastAsia="Times New Roman" w:hAnsi="Courier New" w:cs="Courier New"/>
                <w:color w:val="212121"/>
                <w:sz w:val="18"/>
                <w:szCs w:val="18"/>
                <w:shd w:val="clear" w:color="auto" w:fill="FFFFFF"/>
                <w:lang w:val="en-US"/>
              </w:rPr>
              <w:t>19.0]</w:t>
            </w:r>
          </w:p>
          <w:p w14:paraId="15456B1D" w14:textId="77777777" w:rsidR="003E7489" w:rsidRPr="00523749" w:rsidRDefault="003E7489" w:rsidP="003E7489">
            <w:pPr>
              <w:ind w:left="0"/>
              <w:jc w:val="center"/>
              <w:rPr>
                <w:color w:val="948A54" w:themeColor="background2" w:themeShade="80"/>
                <w:sz w:val="18"/>
                <w:szCs w:val="18"/>
              </w:rPr>
            </w:pPr>
          </w:p>
        </w:tc>
      </w:tr>
      <w:tr w:rsidR="0001709F" w14:paraId="1FEBFDDD" w14:textId="77777777" w:rsidTr="0060171D">
        <w:tc>
          <w:tcPr>
            <w:tcW w:w="2383" w:type="dxa"/>
            <w:vAlign w:val="center"/>
          </w:tcPr>
          <w:p w14:paraId="24ACEC28" w14:textId="7559BB21" w:rsidR="0001709F" w:rsidRPr="00523749" w:rsidRDefault="0001709F" w:rsidP="0001709F">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DiffWalking</w:t>
            </w:r>
          </w:p>
        </w:tc>
        <w:tc>
          <w:tcPr>
            <w:tcW w:w="2262" w:type="dxa"/>
            <w:vAlign w:val="center"/>
          </w:tcPr>
          <w:p w14:paraId="18EC8443" w14:textId="1FAADA26" w:rsidR="0001709F" w:rsidRPr="00523749" w:rsidRDefault="0001709F" w:rsidP="0001709F">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categórico</w:t>
            </w:r>
          </w:p>
        </w:tc>
        <w:tc>
          <w:tcPr>
            <w:tcW w:w="2606" w:type="dxa"/>
            <w:vAlign w:val="center"/>
          </w:tcPr>
          <w:p w14:paraId="449ACDFD" w14:textId="787FA43D" w:rsidR="0001709F" w:rsidRPr="00523749" w:rsidRDefault="0001709F" w:rsidP="0001709F">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2</w:t>
            </w:r>
          </w:p>
        </w:tc>
        <w:tc>
          <w:tcPr>
            <w:tcW w:w="2114" w:type="dxa"/>
            <w:vAlign w:val="center"/>
          </w:tcPr>
          <w:p w14:paraId="01DD3FFA" w14:textId="3AB7EE6B" w:rsidR="0001709F" w:rsidRPr="00523749" w:rsidRDefault="00991625" w:rsidP="0001709F">
            <w:pPr>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No', 'Yes']</w:t>
            </w:r>
          </w:p>
        </w:tc>
      </w:tr>
      <w:tr w:rsidR="0001709F" w14:paraId="489AC8D9" w14:textId="77777777" w:rsidTr="0060171D">
        <w:tc>
          <w:tcPr>
            <w:tcW w:w="2383" w:type="dxa"/>
            <w:vAlign w:val="center"/>
          </w:tcPr>
          <w:p w14:paraId="1B3F9C41" w14:textId="5B0EE3A4" w:rsidR="0001709F" w:rsidRPr="00523749" w:rsidRDefault="00991625" w:rsidP="0001709F">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Sex</w:t>
            </w:r>
          </w:p>
        </w:tc>
        <w:tc>
          <w:tcPr>
            <w:tcW w:w="2262" w:type="dxa"/>
            <w:vAlign w:val="center"/>
          </w:tcPr>
          <w:p w14:paraId="725A1E96" w14:textId="53CCC074" w:rsidR="0001709F" w:rsidRPr="00523749" w:rsidRDefault="0001709F" w:rsidP="0001709F">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categórico</w:t>
            </w:r>
          </w:p>
        </w:tc>
        <w:tc>
          <w:tcPr>
            <w:tcW w:w="2606" w:type="dxa"/>
            <w:vAlign w:val="center"/>
          </w:tcPr>
          <w:p w14:paraId="06544A72" w14:textId="71000B90" w:rsidR="0001709F" w:rsidRPr="00523749" w:rsidRDefault="0001709F" w:rsidP="0001709F">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2</w:t>
            </w:r>
          </w:p>
        </w:tc>
        <w:tc>
          <w:tcPr>
            <w:tcW w:w="2114" w:type="dxa"/>
            <w:vAlign w:val="center"/>
          </w:tcPr>
          <w:p w14:paraId="6AB8A4E5" w14:textId="222550D4" w:rsidR="0001709F" w:rsidRPr="00523749" w:rsidRDefault="00991625" w:rsidP="0001709F">
            <w:pPr>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w:t>
            </w:r>
            <w:proofErr w:type="spellStart"/>
            <w:r w:rsidRPr="00523749">
              <w:rPr>
                <w:rFonts w:ascii="Courier New" w:hAnsi="Courier New" w:cs="Courier New"/>
                <w:color w:val="212121"/>
                <w:sz w:val="18"/>
                <w:szCs w:val="18"/>
                <w:shd w:val="clear" w:color="auto" w:fill="FFFFFF"/>
              </w:rPr>
              <w:t>Female</w:t>
            </w:r>
            <w:proofErr w:type="spellEnd"/>
            <w:r w:rsidRPr="00523749">
              <w:rPr>
                <w:rFonts w:ascii="Courier New" w:hAnsi="Courier New" w:cs="Courier New"/>
                <w:color w:val="212121"/>
                <w:sz w:val="18"/>
                <w:szCs w:val="18"/>
                <w:shd w:val="clear" w:color="auto" w:fill="FFFFFF"/>
              </w:rPr>
              <w:t>', 'Male']</w:t>
            </w:r>
          </w:p>
        </w:tc>
      </w:tr>
      <w:tr w:rsidR="00A83732" w:rsidRPr="00442AAB" w14:paraId="03850E6B" w14:textId="77777777" w:rsidTr="0060171D">
        <w:tc>
          <w:tcPr>
            <w:tcW w:w="2383" w:type="dxa"/>
            <w:vAlign w:val="center"/>
          </w:tcPr>
          <w:p w14:paraId="4EAB58D7" w14:textId="2806B011" w:rsidR="00A83732" w:rsidRPr="00523749" w:rsidRDefault="00A83732" w:rsidP="00A83732">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AgeCategory</w:t>
            </w:r>
          </w:p>
        </w:tc>
        <w:tc>
          <w:tcPr>
            <w:tcW w:w="2262" w:type="dxa"/>
            <w:vAlign w:val="center"/>
          </w:tcPr>
          <w:p w14:paraId="1E7C2200" w14:textId="1E2B4C73" w:rsidR="00A83732" w:rsidRPr="00523749" w:rsidRDefault="00A83732" w:rsidP="00A83732">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categórico</w:t>
            </w:r>
          </w:p>
        </w:tc>
        <w:tc>
          <w:tcPr>
            <w:tcW w:w="2606" w:type="dxa"/>
            <w:vAlign w:val="center"/>
          </w:tcPr>
          <w:p w14:paraId="1B311113" w14:textId="588C7CF6" w:rsidR="00A83732" w:rsidRPr="00523749" w:rsidRDefault="00A83732" w:rsidP="00A83732">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13</w:t>
            </w:r>
          </w:p>
        </w:tc>
        <w:tc>
          <w:tcPr>
            <w:tcW w:w="2114" w:type="dxa"/>
            <w:vAlign w:val="center"/>
          </w:tcPr>
          <w:p w14:paraId="4468CCC9" w14:textId="68EA0797" w:rsidR="00A83732" w:rsidRPr="00523749" w:rsidRDefault="00880257" w:rsidP="00A83732">
            <w:pPr>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lang w:val="en-US"/>
              </w:rPr>
              <w:t>['65-69', '60-64', '70-74', '55-59', '50-54', '80 or older', '45-49', '75-79', '18-24', '40-44', '35-39', '30-34', '25-29']</w:t>
            </w:r>
          </w:p>
        </w:tc>
      </w:tr>
      <w:tr w:rsidR="009E4E50" w:rsidRPr="00442AAB" w14:paraId="1800AA23" w14:textId="77777777" w:rsidTr="0060171D">
        <w:tc>
          <w:tcPr>
            <w:tcW w:w="2383" w:type="dxa"/>
            <w:vAlign w:val="center"/>
          </w:tcPr>
          <w:p w14:paraId="083EB327" w14:textId="78A30CA6" w:rsidR="009E4E50" w:rsidRPr="00523749" w:rsidRDefault="009E4E50" w:rsidP="009E4E50">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Race</w:t>
            </w:r>
          </w:p>
        </w:tc>
        <w:tc>
          <w:tcPr>
            <w:tcW w:w="2262" w:type="dxa"/>
            <w:vAlign w:val="center"/>
          </w:tcPr>
          <w:p w14:paraId="686B902B" w14:textId="39F9FBD6" w:rsidR="009E4E50" w:rsidRPr="00523749" w:rsidRDefault="009E4E50" w:rsidP="009E4E50">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categórico</w:t>
            </w:r>
          </w:p>
        </w:tc>
        <w:tc>
          <w:tcPr>
            <w:tcW w:w="2606" w:type="dxa"/>
            <w:vAlign w:val="center"/>
          </w:tcPr>
          <w:p w14:paraId="0186B9E3" w14:textId="5EBBD4C7" w:rsidR="009E4E50" w:rsidRPr="00523749" w:rsidRDefault="009E4E50" w:rsidP="009E4E50">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6</w:t>
            </w:r>
          </w:p>
        </w:tc>
        <w:tc>
          <w:tcPr>
            <w:tcW w:w="2114" w:type="dxa"/>
            <w:vAlign w:val="center"/>
          </w:tcPr>
          <w:p w14:paraId="2895DB09" w14:textId="69E44488" w:rsidR="009E4E50" w:rsidRPr="00523749" w:rsidRDefault="009E4E50" w:rsidP="009E4E50">
            <w:pPr>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lang w:val="en-US"/>
              </w:rPr>
              <w:t>['White', 'Hispanic', 'Black', 'Other', 'Asian', 'American Indian/Alaskan Native']</w:t>
            </w:r>
          </w:p>
        </w:tc>
      </w:tr>
      <w:tr w:rsidR="009E4E50" w:rsidRPr="00442AAB" w14:paraId="7B0482FA" w14:textId="77777777" w:rsidTr="0060171D">
        <w:tc>
          <w:tcPr>
            <w:tcW w:w="2383" w:type="dxa"/>
            <w:vAlign w:val="center"/>
          </w:tcPr>
          <w:p w14:paraId="66BEB8E7" w14:textId="59C072CD" w:rsidR="009E4E50" w:rsidRPr="00523749" w:rsidRDefault="009E4E50" w:rsidP="009E4E50">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Diabetic</w:t>
            </w:r>
          </w:p>
        </w:tc>
        <w:tc>
          <w:tcPr>
            <w:tcW w:w="2262" w:type="dxa"/>
            <w:vAlign w:val="center"/>
          </w:tcPr>
          <w:p w14:paraId="3DC86A95" w14:textId="5ADE3794" w:rsidR="009E4E50" w:rsidRPr="00523749" w:rsidRDefault="009E4E50" w:rsidP="009E4E50">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categórico</w:t>
            </w:r>
          </w:p>
        </w:tc>
        <w:tc>
          <w:tcPr>
            <w:tcW w:w="2606" w:type="dxa"/>
            <w:vAlign w:val="center"/>
          </w:tcPr>
          <w:p w14:paraId="4CADA8D9" w14:textId="42067907" w:rsidR="009E4E50" w:rsidRPr="00523749" w:rsidRDefault="009E4E50" w:rsidP="009E4E50">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4</w:t>
            </w:r>
          </w:p>
        </w:tc>
        <w:tc>
          <w:tcPr>
            <w:tcW w:w="2114" w:type="dxa"/>
            <w:vAlign w:val="center"/>
          </w:tcPr>
          <w:p w14:paraId="3D337B0D" w14:textId="379C4B0E" w:rsidR="009E4E50" w:rsidRPr="00523749" w:rsidRDefault="005B1641" w:rsidP="009E4E50">
            <w:pPr>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lang w:val="en-US"/>
              </w:rPr>
              <w:t>['No', 'Yes', 'No, borderline diabetes', 'Yes (during pregnancy)']</w:t>
            </w:r>
          </w:p>
        </w:tc>
      </w:tr>
      <w:tr w:rsidR="005B1641" w:rsidRPr="00880257" w14:paraId="71821E33" w14:textId="77777777" w:rsidTr="0060171D">
        <w:tc>
          <w:tcPr>
            <w:tcW w:w="2383" w:type="dxa"/>
            <w:vAlign w:val="center"/>
          </w:tcPr>
          <w:p w14:paraId="449D0A0E" w14:textId="79E4C1A5" w:rsidR="005B1641" w:rsidRPr="00523749" w:rsidRDefault="005B1641" w:rsidP="005B1641">
            <w:pPr>
              <w:ind w:left="0"/>
              <w:jc w:val="center"/>
              <w:rPr>
                <w:rFonts w:ascii="Courier New" w:hAnsi="Courier New" w:cs="Courier New"/>
                <w:color w:val="212121"/>
                <w:sz w:val="18"/>
                <w:szCs w:val="18"/>
                <w:shd w:val="clear" w:color="auto" w:fill="FFFFFF"/>
              </w:rPr>
            </w:pPr>
            <w:proofErr w:type="spellStart"/>
            <w:r w:rsidRPr="00523749">
              <w:rPr>
                <w:rFonts w:ascii="Courier New" w:hAnsi="Courier New" w:cs="Courier New"/>
                <w:color w:val="212121"/>
                <w:sz w:val="18"/>
                <w:szCs w:val="18"/>
                <w:shd w:val="clear" w:color="auto" w:fill="FFFFFF"/>
              </w:rPr>
              <w:t>PhysicalActivity</w:t>
            </w:r>
            <w:proofErr w:type="spellEnd"/>
          </w:p>
        </w:tc>
        <w:tc>
          <w:tcPr>
            <w:tcW w:w="2262" w:type="dxa"/>
            <w:vAlign w:val="center"/>
          </w:tcPr>
          <w:p w14:paraId="57979599" w14:textId="525285E8" w:rsidR="005B1641" w:rsidRPr="00523749" w:rsidRDefault="005B1641" w:rsidP="005B1641">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categórico</w:t>
            </w:r>
          </w:p>
        </w:tc>
        <w:tc>
          <w:tcPr>
            <w:tcW w:w="2606" w:type="dxa"/>
            <w:vAlign w:val="center"/>
          </w:tcPr>
          <w:p w14:paraId="6D52F89A" w14:textId="6E82F351" w:rsidR="005B1641" w:rsidRPr="00523749" w:rsidRDefault="005B1641" w:rsidP="005B1641">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2</w:t>
            </w:r>
          </w:p>
        </w:tc>
        <w:tc>
          <w:tcPr>
            <w:tcW w:w="2114" w:type="dxa"/>
            <w:vAlign w:val="center"/>
          </w:tcPr>
          <w:p w14:paraId="23182CF9" w14:textId="4AA016E6" w:rsidR="005B1641" w:rsidRPr="00523749" w:rsidRDefault="00486751" w:rsidP="005B1641">
            <w:pPr>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Yes', 'No']</w:t>
            </w:r>
          </w:p>
        </w:tc>
      </w:tr>
      <w:tr w:rsidR="00486751" w:rsidRPr="00442AAB" w14:paraId="07E19D0F" w14:textId="77777777" w:rsidTr="0060171D">
        <w:tc>
          <w:tcPr>
            <w:tcW w:w="2383" w:type="dxa"/>
            <w:vAlign w:val="center"/>
          </w:tcPr>
          <w:p w14:paraId="2312795C" w14:textId="4526768C" w:rsidR="00486751" w:rsidRPr="00523749" w:rsidRDefault="00486751" w:rsidP="00486751">
            <w:pPr>
              <w:ind w:left="0"/>
              <w:jc w:val="center"/>
              <w:rPr>
                <w:rFonts w:ascii="Courier New" w:hAnsi="Courier New" w:cs="Courier New"/>
                <w:color w:val="212121"/>
                <w:sz w:val="18"/>
                <w:szCs w:val="18"/>
                <w:shd w:val="clear" w:color="auto" w:fill="FFFFFF"/>
              </w:rPr>
            </w:pPr>
            <w:proofErr w:type="spellStart"/>
            <w:r w:rsidRPr="00523749">
              <w:rPr>
                <w:rFonts w:ascii="Courier New" w:hAnsi="Courier New" w:cs="Courier New"/>
                <w:color w:val="212121"/>
                <w:sz w:val="18"/>
                <w:szCs w:val="18"/>
                <w:shd w:val="clear" w:color="auto" w:fill="FFFFFF"/>
              </w:rPr>
              <w:lastRenderedPageBreak/>
              <w:t>GenHealth</w:t>
            </w:r>
            <w:proofErr w:type="spellEnd"/>
          </w:p>
        </w:tc>
        <w:tc>
          <w:tcPr>
            <w:tcW w:w="2262" w:type="dxa"/>
            <w:vAlign w:val="center"/>
          </w:tcPr>
          <w:p w14:paraId="16C68695" w14:textId="2380BE1E" w:rsidR="00486751" w:rsidRPr="00523749" w:rsidRDefault="00486751" w:rsidP="00486751">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categórico</w:t>
            </w:r>
          </w:p>
        </w:tc>
        <w:tc>
          <w:tcPr>
            <w:tcW w:w="2606" w:type="dxa"/>
            <w:vAlign w:val="center"/>
          </w:tcPr>
          <w:p w14:paraId="5925B288" w14:textId="5D42471F" w:rsidR="00486751" w:rsidRPr="00523749" w:rsidRDefault="00486751" w:rsidP="00486751">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5</w:t>
            </w:r>
          </w:p>
        </w:tc>
        <w:tc>
          <w:tcPr>
            <w:tcW w:w="2114" w:type="dxa"/>
            <w:vAlign w:val="center"/>
          </w:tcPr>
          <w:p w14:paraId="163EF249" w14:textId="064193F8" w:rsidR="00486751" w:rsidRPr="00523749" w:rsidRDefault="0002281D" w:rsidP="00486751">
            <w:pPr>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lang w:val="en-US"/>
              </w:rPr>
              <w:t xml:space="preserve">  ['Very good', 'Good', 'Excellent', 'Fair', 'Poor']</w:t>
            </w:r>
          </w:p>
        </w:tc>
      </w:tr>
      <w:tr w:rsidR="00486751" w:rsidRPr="00880257" w14:paraId="48609BD3" w14:textId="77777777" w:rsidTr="0060171D">
        <w:tc>
          <w:tcPr>
            <w:tcW w:w="2383" w:type="dxa"/>
            <w:vAlign w:val="center"/>
          </w:tcPr>
          <w:p w14:paraId="1BB0B6D8" w14:textId="6AEDFE49" w:rsidR="00486751" w:rsidRPr="00523749" w:rsidRDefault="0002281D" w:rsidP="00486751">
            <w:pPr>
              <w:ind w:left="0"/>
              <w:jc w:val="center"/>
              <w:rPr>
                <w:rFonts w:ascii="Courier New" w:hAnsi="Courier New" w:cs="Courier New"/>
                <w:color w:val="212121"/>
                <w:sz w:val="18"/>
                <w:szCs w:val="18"/>
                <w:shd w:val="clear" w:color="auto" w:fill="FFFFFF"/>
                <w:lang w:val="en-US"/>
              </w:rPr>
            </w:pPr>
            <w:proofErr w:type="spellStart"/>
            <w:r w:rsidRPr="00523749">
              <w:rPr>
                <w:rFonts w:ascii="Courier New" w:hAnsi="Courier New" w:cs="Courier New"/>
                <w:color w:val="212121"/>
                <w:sz w:val="18"/>
                <w:szCs w:val="18"/>
                <w:shd w:val="clear" w:color="auto" w:fill="FFFFFF"/>
              </w:rPr>
              <w:t>SleepTime</w:t>
            </w:r>
            <w:proofErr w:type="spellEnd"/>
          </w:p>
        </w:tc>
        <w:tc>
          <w:tcPr>
            <w:tcW w:w="2262" w:type="dxa"/>
            <w:vAlign w:val="center"/>
          </w:tcPr>
          <w:p w14:paraId="65634DB0" w14:textId="78B734DD" w:rsidR="00486751" w:rsidRPr="00523749" w:rsidRDefault="009570F1" w:rsidP="00486751">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continuo</w:t>
            </w:r>
          </w:p>
        </w:tc>
        <w:tc>
          <w:tcPr>
            <w:tcW w:w="2606" w:type="dxa"/>
            <w:vAlign w:val="center"/>
          </w:tcPr>
          <w:p w14:paraId="2DA8553F" w14:textId="36528CDB" w:rsidR="00486751" w:rsidRPr="00523749" w:rsidRDefault="009570F1" w:rsidP="00486751">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lang w:val="en-US"/>
              </w:rPr>
              <w:t>24</w:t>
            </w:r>
          </w:p>
        </w:tc>
        <w:tc>
          <w:tcPr>
            <w:tcW w:w="2114" w:type="dxa"/>
            <w:vAlign w:val="center"/>
          </w:tcPr>
          <w:p w14:paraId="2DDB127A" w14:textId="33FF5BDC" w:rsidR="00486751" w:rsidRPr="00523749" w:rsidRDefault="009570F1" w:rsidP="00486751">
            <w:pPr>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 xml:space="preserve">[7.0, 8.0, 5.0, </w:t>
            </w:r>
            <w:r w:rsidR="00604F0D" w:rsidRPr="00523749">
              <w:rPr>
                <w:rFonts w:ascii="Courier New" w:hAnsi="Courier New" w:cs="Courier New"/>
                <w:color w:val="212121"/>
                <w:sz w:val="18"/>
                <w:szCs w:val="18"/>
                <w:shd w:val="clear" w:color="auto" w:fill="FFFFFF"/>
              </w:rPr>
              <w:t>9.0, …</w:t>
            </w:r>
            <w:r w:rsidRPr="00523749">
              <w:rPr>
                <w:rFonts w:ascii="Courier New" w:hAnsi="Courier New" w:cs="Courier New"/>
                <w:color w:val="212121"/>
                <w:sz w:val="18"/>
                <w:szCs w:val="18"/>
                <w:shd w:val="clear" w:color="auto" w:fill="FFFFFF"/>
              </w:rPr>
              <w:t xml:space="preserve"> 20.0, 22.0, 19.0, 23.0, 21.0]</w:t>
            </w:r>
          </w:p>
        </w:tc>
      </w:tr>
      <w:tr w:rsidR="002D3E84" w:rsidRPr="00880257" w14:paraId="25B0182B" w14:textId="77777777" w:rsidTr="0060171D">
        <w:tc>
          <w:tcPr>
            <w:tcW w:w="2383" w:type="dxa"/>
            <w:vAlign w:val="center"/>
          </w:tcPr>
          <w:p w14:paraId="58987C29" w14:textId="5BC0C8B3" w:rsidR="002D3E84" w:rsidRPr="00523749" w:rsidRDefault="002D3E84" w:rsidP="002D3E84">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Asthma</w:t>
            </w:r>
          </w:p>
        </w:tc>
        <w:tc>
          <w:tcPr>
            <w:tcW w:w="2262" w:type="dxa"/>
            <w:vAlign w:val="center"/>
          </w:tcPr>
          <w:p w14:paraId="6CE01F09" w14:textId="6151B462" w:rsidR="002D3E84" w:rsidRPr="00523749" w:rsidRDefault="002D3E84" w:rsidP="002D3E84">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categórico</w:t>
            </w:r>
          </w:p>
        </w:tc>
        <w:tc>
          <w:tcPr>
            <w:tcW w:w="2606" w:type="dxa"/>
            <w:vAlign w:val="center"/>
          </w:tcPr>
          <w:p w14:paraId="6D139CEB" w14:textId="1681F34A" w:rsidR="002D3E84" w:rsidRPr="00523749" w:rsidRDefault="002D3E84" w:rsidP="002D3E84">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2</w:t>
            </w:r>
          </w:p>
        </w:tc>
        <w:tc>
          <w:tcPr>
            <w:tcW w:w="2114" w:type="dxa"/>
            <w:vAlign w:val="center"/>
          </w:tcPr>
          <w:p w14:paraId="2477DEEE" w14:textId="125F0FA3" w:rsidR="002D3E84" w:rsidRPr="00523749" w:rsidRDefault="002D3E84" w:rsidP="002D3E84">
            <w:pPr>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No', 'Yes']</w:t>
            </w:r>
          </w:p>
        </w:tc>
      </w:tr>
      <w:tr w:rsidR="002D3E84" w:rsidRPr="00880257" w14:paraId="1C90BC21" w14:textId="77777777" w:rsidTr="0060171D">
        <w:tc>
          <w:tcPr>
            <w:tcW w:w="2383" w:type="dxa"/>
            <w:vAlign w:val="center"/>
          </w:tcPr>
          <w:p w14:paraId="6D651176" w14:textId="79BA17D5" w:rsidR="002D3E84" w:rsidRPr="00523749" w:rsidRDefault="00902017" w:rsidP="002D3E84">
            <w:pPr>
              <w:ind w:left="0"/>
              <w:jc w:val="center"/>
              <w:rPr>
                <w:rFonts w:ascii="Courier New" w:hAnsi="Courier New" w:cs="Courier New"/>
                <w:color w:val="212121"/>
                <w:sz w:val="18"/>
                <w:szCs w:val="18"/>
                <w:shd w:val="clear" w:color="auto" w:fill="FFFFFF"/>
              </w:rPr>
            </w:pPr>
            <w:proofErr w:type="spellStart"/>
            <w:r w:rsidRPr="00523749">
              <w:rPr>
                <w:rFonts w:ascii="Courier New" w:hAnsi="Courier New" w:cs="Courier New"/>
                <w:color w:val="212121"/>
                <w:sz w:val="18"/>
                <w:szCs w:val="18"/>
                <w:shd w:val="clear" w:color="auto" w:fill="FFFFFF"/>
              </w:rPr>
              <w:t>KidneyDisease</w:t>
            </w:r>
            <w:proofErr w:type="spellEnd"/>
          </w:p>
        </w:tc>
        <w:tc>
          <w:tcPr>
            <w:tcW w:w="2262" w:type="dxa"/>
            <w:vAlign w:val="center"/>
          </w:tcPr>
          <w:p w14:paraId="595BCE22" w14:textId="193E998B" w:rsidR="002D3E84" w:rsidRPr="00523749" w:rsidRDefault="002D3E84" w:rsidP="002D3E84">
            <w:pPr>
              <w:ind w:left="0"/>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categórico</w:t>
            </w:r>
          </w:p>
        </w:tc>
        <w:tc>
          <w:tcPr>
            <w:tcW w:w="2606" w:type="dxa"/>
            <w:vAlign w:val="center"/>
          </w:tcPr>
          <w:p w14:paraId="31FFC857" w14:textId="11952392" w:rsidR="002D3E84" w:rsidRPr="00523749" w:rsidRDefault="002D3E84" w:rsidP="002D3E84">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2</w:t>
            </w:r>
          </w:p>
        </w:tc>
        <w:tc>
          <w:tcPr>
            <w:tcW w:w="2114" w:type="dxa"/>
            <w:vAlign w:val="center"/>
          </w:tcPr>
          <w:p w14:paraId="3CB59137" w14:textId="218242C0" w:rsidR="002D3E84" w:rsidRPr="00523749" w:rsidRDefault="002D3E84" w:rsidP="002D3E84">
            <w:pPr>
              <w:jc w:val="center"/>
              <w:rPr>
                <w:rFonts w:ascii="Courier New" w:hAnsi="Courier New" w:cs="Courier New"/>
                <w:color w:val="212121"/>
                <w:sz w:val="18"/>
                <w:szCs w:val="18"/>
                <w:shd w:val="clear" w:color="auto" w:fill="FFFFFF"/>
              </w:rPr>
            </w:pPr>
            <w:r w:rsidRPr="00523749">
              <w:rPr>
                <w:rFonts w:ascii="Courier New" w:hAnsi="Courier New" w:cs="Courier New"/>
                <w:color w:val="212121"/>
                <w:sz w:val="18"/>
                <w:szCs w:val="18"/>
                <w:shd w:val="clear" w:color="auto" w:fill="FFFFFF"/>
              </w:rPr>
              <w:t>['No', 'Yes']</w:t>
            </w:r>
          </w:p>
        </w:tc>
      </w:tr>
      <w:tr w:rsidR="002D3E84" w:rsidRPr="00880257" w14:paraId="724B705B" w14:textId="77777777" w:rsidTr="0060171D">
        <w:tc>
          <w:tcPr>
            <w:tcW w:w="2383" w:type="dxa"/>
            <w:vAlign w:val="center"/>
          </w:tcPr>
          <w:p w14:paraId="480739F5" w14:textId="1869DE5E" w:rsidR="002D3E84" w:rsidRPr="00523749" w:rsidRDefault="00902017" w:rsidP="002D3E84">
            <w:pPr>
              <w:ind w:left="0"/>
              <w:jc w:val="center"/>
              <w:rPr>
                <w:rFonts w:ascii="Courier New" w:hAnsi="Courier New" w:cs="Courier New"/>
                <w:color w:val="212121"/>
                <w:sz w:val="18"/>
                <w:szCs w:val="18"/>
                <w:shd w:val="clear" w:color="auto" w:fill="FFFFFF"/>
                <w:lang w:val="en-US"/>
              </w:rPr>
            </w:pPr>
            <w:proofErr w:type="spellStart"/>
            <w:r w:rsidRPr="00523749">
              <w:rPr>
                <w:rFonts w:ascii="Courier New" w:hAnsi="Courier New" w:cs="Courier New"/>
                <w:color w:val="212121"/>
                <w:sz w:val="18"/>
                <w:szCs w:val="18"/>
                <w:shd w:val="clear" w:color="auto" w:fill="FFFFFF"/>
              </w:rPr>
              <w:t>SkinCancer</w:t>
            </w:r>
            <w:proofErr w:type="spellEnd"/>
          </w:p>
        </w:tc>
        <w:tc>
          <w:tcPr>
            <w:tcW w:w="2262" w:type="dxa"/>
            <w:vAlign w:val="center"/>
          </w:tcPr>
          <w:p w14:paraId="58475474" w14:textId="3F349BC0" w:rsidR="002D3E84" w:rsidRPr="00523749" w:rsidRDefault="002D3E84" w:rsidP="002D3E84">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categórico</w:t>
            </w:r>
          </w:p>
        </w:tc>
        <w:tc>
          <w:tcPr>
            <w:tcW w:w="2606" w:type="dxa"/>
            <w:vAlign w:val="center"/>
          </w:tcPr>
          <w:p w14:paraId="437FC7EC" w14:textId="6047E91E" w:rsidR="002D3E84" w:rsidRPr="00523749" w:rsidRDefault="002D3E84" w:rsidP="002D3E84">
            <w:pPr>
              <w:ind w:left="0"/>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2</w:t>
            </w:r>
          </w:p>
        </w:tc>
        <w:tc>
          <w:tcPr>
            <w:tcW w:w="2114" w:type="dxa"/>
            <w:vAlign w:val="center"/>
          </w:tcPr>
          <w:p w14:paraId="18258426" w14:textId="41C711F8" w:rsidR="002D3E84" w:rsidRPr="00523749" w:rsidRDefault="002D3E84" w:rsidP="002D3E84">
            <w:pPr>
              <w:jc w:val="center"/>
              <w:rPr>
                <w:rFonts w:ascii="Courier New" w:hAnsi="Courier New" w:cs="Courier New"/>
                <w:color w:val="212121"/>
                <w:sz w:val="18"/>
                <w:szCs w:val="18"/>
                <w:shd w:val="clear" w:color="auto" w:fill="FFFFFF"/>
                <w:lang w:val="en-US"/>
              </w:rPr>
            </w:pPr>
            <w:r w:rsidRPr="00523749">
              <w:rPr>
                <w:rFonts w:ascii="Courier New" w:hAnsi="Courier New" w:cs="Courier New"/>
                <w:color w:val="212121"/>
                <w:sz w:val="18"/>
                <w:szCs w:val="18"/>
                <w:shd w:val="clear" w:color="auto" w:fill="FFFFFF"/>
              </w:rPr>
              <w:t>['No', 'Yes']</w:t>
            </w:r>
          </w:p>
        </w:tc>
      </w:tr>
    </w:tbl>
    <w:p w14:paraId="029FE75D" w14:textId="77777777" w:rsidR="00F360D7" w:rsidRDefault="00F360D7" w:rsidP="00361170">
      <w:pPr>
        <w:rPr>
          <w:color w:val="948A54" w:themeColor="background2" w:themeShade="80"/>
        </w:rPr>
      </w:pPr>
    </w:p>
    <w:p w14:paraId="29E982DC" w14:textId="4DA3D5AC" w:rsidR="00902017" w:rsidRDefault="00567A09" w:rsidP="00EC3D9A">
      <w:pPr>
        <w:jc w:val="both"/>
        <w:rPr>
          <w:color w:val="948A54" w:themeColor="background2" w:themeShade="80"/>
        </w:rPr>
      </w:pPr>
      <w:proofErr w:type="spellStart"/>
      <w:r>
        <w:rPr>
          <w:color w:val="948A54" w:themeColor="background2" w:themeShade="80"/>
        </w:rPr>
        <w:t>Datos_Faltantes</w:t>
      </w:r>
      <w:proofErr w:type="spellEnd"/>
      <w:r>
        <w:rPr>
          <w:color w:val="948A54" w:themeColor="background2" w:themeShade="80"/>
        </w:rPr>
        <w:t>(</w:t>
      </w:r>
      <w:proofErr w:type="spellStart"/>
      <w:r>
        <w:rPr>
          <w:color w:val="948A54" w:themeColor="background2" w:themeShade="80"/>
        </w:rPr>
        <w:t>df</w:t>
      </w:r>
      <w:proofErr w:type="spellEnd"/>
      <w:r>
        <w:rPr>
          <w:color w:val="948A54" w:themeColor="background2" w:themeShade="80"/>
        </w:rPr>
        <w:t>)</w:t>
      </w:r>
    </w:p>
    <w:p w14:paraId="2148FF87" w14:textId="767C3704" w:rsidR="00BE5407" w:rsidRDefault="00BE5407" w:rsidP="00EC3D9A">
      <w:pPr>
        <w:jc w:val="both"/>
        <w:rPr>
          <w:color w:val="595959" w:themeColor="text1" w:themeTint="A6"/>
        </w:rPr>
      </w:pPr>
      <w:r w:rsidRPr="007477A3">
        <w:rPr>
          <w:color w:val="595959" w:themeColor="text1" w:themeTint="A6"/>
        </w:rPr>
        <w:t xml:space="preserve">La función </w:t>
      </w:r>
      <w:proofErr w:type="spellStart"/>
      <w:r w:rsidR="001F1F9B" w:rsidRPr="007477A3">
        <w:rPr>
          <w:color w:val="595959" w:themeColor="text1" w:themeTint="A6"/>
        </w:rPr>
        <w:t>Datos_Faltantes</w:t>
      </w:r>
      <w:proofErr w:type="spellEnd"/>
      <w:r w:rsidR="00FA2A4C" w:rsidRPr="007477A3">
        <w:rPr>
          <w:color w:val="595959" w:themeColor="text1" w:themeTint="A6"/>
        </w:rPr>
        <w:t>()</w:t>
      </w:r>
      <w:r w:rsidR="00ED253C" w:rsidRPr="007477A3">
        <w:rPr>
          <w:color w:val="595959" w:themeColor="text1" w:themeTint="A6"/>
        </w:rPr>
        <w:t xml:space="preserve"> permite conocer la cantidad de datos faltantes, de forma tal que el usuario pueda decidir </w:t>
      </w:r>
      <w:r w:rsidR="007477A3" w:rsidRPr="007477A3">
        <w:rPr>
          <w:color w:val="595959" w:themeColor="text1" w:themeTint="A6"/>
        </w:rPr>
        <w:t>si realiza una imputación de datos.</w:t>
      </w:r>
    </w:p>
    <w:p w14:paraId="22FBF677" w14:textId="24726772" w:rsidR="00C41ECD" w:rsidRDefault="007477A3" w:rsidP="000209A7">
      <w:pPr>
        <w:jc w:val="both"/>
        <w:rPr>
          <w:color w:val="595959" w:themeColor="text1" w:themeTint="A6"/>
        </w:rPr>
      </w:pPr>
      <w:r>
        <w:rPr>
          <w:color w:val="595959" w:themeColor="text1" w:themeTint="A6"/>
        </w:rPr>
        <w:t>En el caso específico del conjunto de datos utilizado</w:t>
      </w:r>
      <w:r w:rsidR="00234A20">
        <w:rPr>
          <w:color w:val="595959" w:themeColor="text1" w:themeTint="A6"/>
        </w:rPr>
        <w:t xml:space="preserve"> ninguno de los atributos presenta datos faltantes, sin embargo, esto no siempre es así.</w:t>
      </w:r>
      <w:r w:rsidR="002D0FC5">
        <w:rPr>
          <w:color w:val="595959" w:themeColor="text1" w:themeTint="A6"/>
        </w:rPr>
        <w:t xml:space="preserve"> Cuando existen datos faltantes se debe considerar la </w:t>
      </w:r>
      <w:r w:rsidR="00EC5685">
        <w:rPr>
          <w:color w:val="595959" w:themeColor="text1" w:themeTint="A6"/>
        </w:rPr>
        <w:t xml:space="preserve">proporción de </w:t>
      </w:r>
      <w:r w:rsidR="00A331FB">
        <w:rPr>
          <w:color w:val="595959" w:themeColor="text1" w:themeTint="A6"/>
        </w:rPr>
        <w:t>estos</w:t>
      </w:r>
      <w:r w:rsidR="00EC5685">
        <w:rPr>
          <w:color w:val="595959" w:themeColor="text1" w:themeTint="A6"/>
        </w:rPr>
        <w:t xml:space="preserve"> y se deben valorar los métodos de imputación necesarios según la naturaleza de los datos con los cuales se trabaja.</w:t>
      </w:r>
    </w:p>
    <w:p w14:paraId="53F74F2A" w14:textId="77777777" w:rsidR="000209A7" w:rsidRPr="00523749" w:rsidRDefault="000209A7" w:rsidP="00523749">
      <w:pPr>
        <w:ind w:left="0"/>
        <w:jc w:val="both"/>
        <w:rPr>
          <w:color w:val="595959" w:themeColor="text1" w:themeTint="A6"/>
          <w:sz w:val="24"/>
          <w:szCs w:val="24"/>
        </w:rPr>
      </w:pPr>
    </w:p>
    <w:p w14:paraId="77520945"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rPr>
      </w:pPr>
      <w:r w:rsidRPr="00523749">
        <w:rPr>
          <w:rFonts w:ascii="Courier New" w:eastAsia="Times New Roman" w:hAnsi="Courier New" w:cs="Courier New"/>
          <w:color w:val="212121"/>
          <w:sz w:val="18"/>
          <w:szCs w:val="18"/>
          <w:shd w:val="clear" w:color="auto" w:fill="FFFFFF"/>
        </w:rPr>
        <w:t xml:space="preserve">Datos faltantes por atributo: </w:t>
      </w:r>
    </w:p>
    <w:p w14:paraId="36923F4D" w14:textId="318FDE5B"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rPr>
      </w:pPr>
      <w:proofErr w:type="spellStart"/>
      <w:r w:rsidRPr="00523749">
        <w:rPr>
          <w:rFonts w:ascii="Courier New" w:eastAsia="Times New Roman" w:hAnsi="Courier New" w:cs="Courier New"/>
          <w:color w:val="212121"/>
          <w:sz w:val="18"/>
          <w:szCs w:val="18"/>
          <w:shd w:val="clear" w:color="auto" w:fill="FFFFFF"/>
        </w:rPr>
        <w:t>HeartDisease</w:t>
      </w:r>
      <w:proofErr w:type="spellEnd"/>
      <w:r w:rsidRPr="00523749">
        <w:rPr>
          <w:rFonts w:ascii="Courier New" w:eastAsia="Times New Roman" w:hAnsi="Courier New" w:cs="Courier New"/>
          <w:color w:val="212121"/>
          <w:sz w:val="18"/>
          <w:szCs w:val="18"/>
          <w:shd w:val="clear" w:color="auto" w:fill="FFFFFF"/>
        </w:rPr>
        <w:t xml:space="preserve">        0</w:t>
      </w:r>
    </w:p>
    <w:p w14:paraId="23932CD0"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BMI                 0</w:t>
      </w:r>
    </w:p>
    <w:p w14:paraId="602AF81C"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Smoking             0</w:t>
      </w:r>
    </w:p>
    <w:p w14:paraId="6B7D2E20"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proofErr w:type="spellStart"/>
      <w:r w:rsidRPr="00523749">
        <w:rPr>
          <w:rFonts w:ascii="Courier New" w:eastAsia="Times New Roman" w:hAnsi="Courier New" w:cs="Courier New"/>
          <w:color w:val="212121"/>
          <w:sz w:val="18"/>
          <w:szCs w:val="18"/>
          <w:shd w:val="clear" w:color="auto" w:fill="FFFFFF"/>
          <w:lang w:val="en-US"/>
        </w:rPr>
        <w:t>AlcoholDrinking</w:t>
      </w:r>
      <w:proofErr w:type="spellEnd"/>
      <w:r w:rsidRPr="00523749">
        <w:rPr>
          <w:rFonts w:ascii="Courier New" w:eastAsia="Times New Roman" w:hAnsi="Courier New" w:cs="Courier New"/>
          <w:color w:val="212121"/>
          <w:sz w:val="18"/>
          <w:szCs w:val="18"/>
          <w:shd w:val="clear" w:color="auto" w:fill="FFFFFF"/>
          <w:lang w:val="en-US"/>
        </w:rPr>
        <w:t xml:space="preserve">     0</w:t>
      </w:r>
    </w:p>
    <w:p w14:paraId="3C5F674E"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Stroke              0</w:t>
      </w:r>
    </w:p>
    <w:p w14:paraId="330AE18B"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PhysicalHealth      0</w:t>
      </w:r>
    </w:p>
    <w:p w14:paraId="437B72E7"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MentalHealth        0</w:t>
      </w:r>
    </w:p>
    <w:p w14:paraId="71F3E6D9"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DiffWalking         0</w:t>
      </w:r>
    </w:p>
    <w:p w14:paraId="34EC185B"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Sex                 0</w:t>
      </w:r>
    </w:p>
    <w:p w14:paraId="606F28E8"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AgeCategory         0</w:t>
      </w:r>
    </w:p>
    <w:p w14:paraId="238141EC"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Race                0</w:t>
      </w:r>
    </w:p>
    <w:p w14:paraId="30CAB4F4"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Diabetic            0</w:t>
      </w:r>
    </w:p>
    <w:p w14:paraId="6B8CD3A6"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proofErr w:type="spellStart"/>
      <w:r w:rsidRPr="00523749">
        <w:rPr>
          <w:rFonts w:ascii="Courier New" w:eastAsia="Times New Roman" w:hAnsi="Courier New" w:cs="Courier New"/>
          <w:color w:val="212121"/>
          <w:sz w:val="18"/>
          <w:szCs w:val="18"/>
          <w:shd w:val="clear" w:color="auto" w:fill="FFFFFF"/>
          <w:lang w:val="en-US"/>
        </w:rPr>
        <w:t>PhysicalActivity</w:t>
      </w:r>
      <w:proofErr w:type="spellEnd"/>
      <w:r w:rsidRPr="00523749">
        <w:rPr>
          <w:rFonts w:ascii="Courier New" w:eastAsia="Times New Roman" w:hAnsi="Courier New" w:cs="Courier New"/>
          <w:color w:val="212121"/>
          <w:sz w:val="18"/>
          <w:szCs w:val="18"/>
          <w:shd w:val="clear" w:color="auto" w:fill="FFFFFF"/>
          <w:lang w:val="en-US"/>
        </w:rPr>
        <w:t xml:space="preserve">    0</w:t>
      </w:r>
    </w:p>
    <w:p w14:paraId="14A06D6F"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proofErr w:type="spellStart"/>
      <w:r w:rsidRPr="00523749">
        <w:rPr>
          <w:rFonts w:ascii="Courier New" w:eastAsia="Times New Roman" w:hAnsi="Courier New" w:cs="Courier New"/>
          <w:color w:val="212121"/>
          <w:sz w:val="18"/>
          <w:szCs w:val="18"/>
          <w:shd w:val="clear" w:color="auto" w:fill="FFFFFF"/>
          <w:lang w:val="en-US"/>
        </w:rPr>
        <w:t>GenHealth</w:t>
      </w:r>
      <w:proofErr w:type="spellEnd"/>
      <w:r w:rsidRPr="00523749">
        <w:rPr>
          <w:rFonts w:ascii="Courier New" w:eastAsia="Times New Roman" w:hAnsi="Courier New" w:cs="Courier New"/>
          <w:color w:val="212121"/>
          <w:sz w:val="18"/>
          <w:szCs w:val="18"/>
          <w:shd w:val="clear" w:color="auto" w:fill="FFFFFF"/>
          <w:lang w:val="en-US"/>
        </w:rPr>
        <w:t xml:space="preserve">           0</w:t>
      </w:r>
    </w:p>
    <w:p w14:paraId="699304FA"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proofErr w:type="spellStart"/>
      <w:r w:rsidRPr="00523749">
        <w:rPr>
          <w:rFonts w:ascii="Courier New" w:eastAsia="Times New Roman" w:hAnsi="Courier New" w:cs="Courier New"/>
          <w:color w:val="212121"/>
          <w:sz w:val="18"/>
          <w:szCs w:val="18"/>
          <w:shd w:val="clear" w:color="auto" w:fill="FFFFFF"/>
          <w:lang w:val="en-US"/>
        </w:rPr>
        <w:t>SleepTime</w:t>
      </w:r>
      <w:proofErr w:type="spellEnd"/>
      <w:r w:rsidRPr="00523749">
        <w:rPr>
          <w:rFonts w:ascii="Courier New" w:eastAsia="Times New Roman" w:hAnsi="Courier New" w:cs="Courier New"/>
          <w:color w:val="212121"/>
          <w:sz w:val="18"/>
          <w:szCs w:val="18"/>
          <w:shd w:val="clear" w:color="auto" w:fill="FFFFFF"/>
          <w:lang w:val="en-US"/>
        </w:rPr>
        <w:t xml:space="preserve">           0</w:t>
      </w:r>
    </w:p>
    <w:p w14:paraId="4832D9DD" w14:textId="77777777" w:rsidR="00567A09" w:rsidRPr="00523749" w:rsidRDefault="00567A09" w:rsidP="00567A09">
      <w:pPr>
        <w:spacing w:before="0" w:line="240" w:lineRule="auto"/>
        <w:ind w:left="0"/>
        <w:rPr>
          <w:rFonts w:ascii="Courier New" w:eastAsia="Times New Roman" w:hAnsi="Courier New" w:cs="Courier New"/>
          <w:color w:val="212121"/>
          <w:sz w:val="18"/>
          <w:szCs w:val="18"/>
          <w:shd w:val="clear" w:color="auto" w:fill="FFFFFF"/>
          <w:lang w:val="en-US"/>
        </w:rPr>
      </w:pPr>
      <w:r w:rsidRPr="00523749">
        <w:rPr>
          <w:rFonts w:ascii="Courier New" w:eastAsia="Times New Roman" w:hAnsi="Courier New" w:cs="Courier New"/>
          <w:color w:val="212121"/>
          <w:sz w:val="18"/>
          <w:szCs w:val="18"/>
          <w:shd w:val="clear" w:color="auto" w:fill="FFFFFF"/>
          <w:lang w:val="en-US"/>
        </w:rPr>
        <w:t>Asthma              0</w:t>
      </w:r>
    </w:p>
    <w:p w14:paraId="0A0EA26D" w14:textId="77777777" w:rsidR="00F202D7" w:rsidRPr="00523749" w:rsidRDefault="00567A09" w:rsidP="00F202D7">
      <w:pPr>
        <w:spacing w:before="0" w:line="240" w:lineRule="auto"/>
        <w:ind w:left="0"/>
        <w:rPr>
          <w:rFonts w:ascii="Courier New" w:eastAsia="Times New Roman" w:hAnsi="Courier New" w:cs="Courier New"/>
          <w:color w:val="212121"/>
          <w:sz w:val="18"/>
          <w:szCs w:val="18"/>
          <w:shd w:val="clear" w:color="auto" w:fill="FFFFFF"/>
        </w:rPr>
      </w:pPr>
      <w:proofErr w:type="spellStart"/>
      <w:r w:rsidRPr="00523749">
        <w:rPr>
          <w:rFonts w:ascii="Courier New" w:eastAsia="Times New Roman" w:hAnsi="Courier New" w:cs="Courier New"/>
          <w:color w:val="212121"/>
          <w:sz w:val="18"/>
          <w:szCs w:val="18"/>
          <w:shd w:val="clear" w:color="auto" w:fill="FFFFFF"/>
        </w:rPr>
        <w:t>KidneyDisease</w:t>
      </w:r>
      <w:proofErr w:type="spellEnd"/>
      <w:r w:rsidRPr="00523749">
        <w:rPr>
          <w:rFonts w:ascii="Courier New" w:eastAsia="Times New Roman" w:hAnsi="Courier New" w:cs="Courier New"/>
          <w:color w:val="212121"/>
          <w:sz w:val="18"/>
          <w:szCs w:val="18"/>
          <w:shd w:val="clear" w:color="auto" w:fill="FFFFFF"/>
        </w:rPr>
        <w:t xml:space="preserve">       0</w:t>
      </w:r>
    </w:p>
    <w:p w14:paraId="49B26D4A" w14:textId="693AA667" w:rsidR="00567A09" w:rsidRPr="00523749" w:rsidRDefault="00567A09" w:rsidP="00F202D7">
      <w:pPr>
        <w:spacing w:before="0" w:line="240" w:lineRule="auto"/>
        <w:ind w:left="0"/>
        <w:rPr>
          <w:rFonts w:ascii="Courier New" w:eastAsia="Times New Roman" w:hAnsi="Courier New" w:cs="Courier New"/>
          <w:color w:val="212121"/>
          <w:sz w:val="18"/>
          <w:szCs w:val="18"/>
          <w:shd w:val="clear" w:color="auto" w:fill="FFFFFF"/>
        </w:rPr>
      </w:pPr>
      <w:proofErr w:type="spellStart"/>
      <w:r w:rsidRPr="00523749">
        <w:rPr>
          <w:rFonts w:ascii="Courier New" w:eastAsia="Times New Roman" w:hAnsi="Courier New" w:cs="Courier New"/>
          <w:color w:val="212121"/>
          <w:sz w:val="18"/>
          <w:szCs w:val="18"/>
          <w:shd w:val="clear" w:color="auto" w:fill="FFFFFF"/>
        </w:rPr>
        <w:t>SkinCancer</w:t>
      </w:r>
      <w:proofErr w:type="spellEnd"/>
      <w:r w:rsidRPr="00523749">
        <w:rPr>
          <w:rFonts w:ascii="Courier New" w:eastAsia="Times New Roman" w:hAnsi="Courier New" w:cs="Courier New"/>
          <w:color w:val="212121"/>
          <w:sz w:val="18"/>
          <w:szCs w:val="18"/>
          <w:shd w:val="clear" w:color="auto" w:fill="FFFFFF"/>
        </w:rPr>
        <w:t xml:space="preserve">          0</w:t>
      </w:r>
    </w:p>
    <w:p w14:paraId="2F551F69" w14:textId="77777777" w:rsidR="002D0FC5" w:rsidRPr="00523749" w:rsidRDefault="002D0FC5" w:rsidP="00EC3D9A">
      <w:pPr>
        <w:jc w:val="both"/>
        <w:rPr>
          <w:color w:val="595959" w:themeColor="text1" w:themeTint="A6"/>
          <w:sz w:val="24"/>
          <w:szCs w:val="24"/>
        </w:rPr>
      </w:pPr>
    </w:p>
    <w:p w14:paraId="69123948" w14:textId="0EEC5A93" w:rsidR="004B69FE" w:rsidRDefault="004B69FE" w:rsidP="00EC3D9A">
      <w:pPr>
        <w:jc w:val="both"/>
        <w:rPr>
          <w:color w:val="595959" w:themeColor="text1" w:themeTint="A6"/>
        </w:rPr>
      </w:pPr>
      <w:r>
        <w:rPr>
          <w:color w:val="595959" w:themeColor="text1" w:themeTint="A6"/>
        </w:rPr>
        <w:lastRenderedPageBreak/>
        <w:t xml:space="preserve">Asimismo, se creó una función Faltantes(), la cual permite generar </w:t>
      </w:r>
      <w:r w:rsidR="00D92560">
        <w:rPr>
          <w:color w:val="595959" w:themeColor="text1" w:themeTint="A6"/>
        </w:rPr>
        <w:t>ciertos porcentajes</w:t>
      </w:r>
      <w:r>
        <w:rPr>
          <w:color w:val="595959" w:themeColor="text1" w:themeTint="A6"/>
        </w:rPr>
        <w:t xml:space="preserve"> de datos faltantes en un atributo en específico</w:t>
      </w:r>
      <w:r w:rsidR="00D92560">
        <w:rPr>
          <w:color w:val="595959" w:themeColor="text1" w:themeTint="A6"/>
        </w:rPr>
        <w:t>, según se desee.</w:t>
      </w:r>
    </w:p>
    <w:p w14:paraId="7494C44C" w14:textId="38DBB2AA" w:rsidR="004B69FE" w:rsidRDefault="004B69FE" w:rsidP="00EC3D9A">
      <w:pPr>
        <w:jc w:val="both"/>
        <w:rPr>
          <w:color w:val="595959" w:themeColor="text1" w:themeTint="A6"/>
        </w:rPr>
      </w:pPr>
      <w:r>
        <w:rPr>
          <w:noProof/>
        </w:rPr>
        <mc:AlternateContent>
          <mc:Choice Requires="wps">
            <w:drawing>
              <wp:anchor distT="0" distB="0" distL="114300" distR="114300" simplePos="0" relativeHeight="251676672" behindDoc="0" locked="0" layoutInCell="1" allowOverlap="1" wp14:anchorId="5F61F5BA" wp14:editId="10674B49">
                <wp:simplePos x="0" y="0"/>
                <wp:positionH relativeFrom="column">
                  <wp:posOffset>9649</wp:posOffset>
                </wp:positionH>
                <wp:positionV relativeFrom="paragraph">
                  <wp:posOffset>2985993</wp:posOffset>
                </wp:positionV>
                <wp:extent cx="5280726" cy="586591"/>
                <wp:effectExtent l="57150" t="19050" r="72390" b="99695"/>
                <wp:wrapNone/>
                <wp:docPr id="72" name="Rectángulo 72"/>
                <wp:cNvGraphicFramePr/>
                <a:graphic xmlns:a="http://schemas.openxmlformats.org/drawingml/2006/main">
                  <a:graphicData uri="http://schemas.microsoft.com/office/word/2010/wordprocessingShape">
                    <wps:wsp>
                      <wps:cNvSpPr/>
                      <wps:spPr>
                        <a:xfrm>
                          <a:off x="0" y="0"/>
                          <a:ext cx="5280726" cy="586591"/>
                        </a:xfrm>
                        <a:prstGeom prst="rect">
                          <a:avLst/>
                        </a:prstGeom>
                        <a:noFill/>
                        <a:ln>
                          <a:solidFill>
                            <a:srgbClr val="FFC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5C6B12" id="Rectángulo 72" o:spid="_x0000_s1026" style="position:absolute;margin-left:.75pt;margin-top:235.1pt;width:415.8pt;height:46.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" filled="f" strokecolor="#ffc000">
                <v:shadow on="t" color="black" opacity="22937f" origin=",.5" offset="0,.63889mm"/>
              </v:rect>
            </w:pict>
          </mc:Fallback>
        </mc:AlternateContent>
      </w:r>
      <w:r w:rsidRPr="004B69FE">
        <w:rPr>
          <w:noProof/>
        </w:rPr>
        <w:drawing>
          <wp:inline distT="0" distB="0" distL="0" distR="0" wp14:anchorId="614FEBF6" wp14:editId="521C2FD5">
            <wp:extent cx="5302523" cy="3473629"/>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2523" cy="3473629"/>
                    </a:xfrm>
                    <a:prstGeom prst="rect">
                      <a:avLst/>
                    </a:prstGeom>
                  </pic:spPr>
                </pic:pic>
              </a:graphicData>
            </a:graphic>
          </wp:inline>
        </w:drawing>
      </w:r>
    </w:p>
    <w:p w14:paraId="2C164E7B" w14:textId="77777777" w:rsidR="004B69FE" w:rsidRDefault="004B69FE" w:rsidP="00EC3D9A">
      <w:pPr>
        <w:jc w:val="both"/>
        <w:rPr>
          <w:color w:val="595959" w:themeColor="text1" w:themeTint="A6"/>
        </w:rPr>
      </w:pPr>
    </w:p>
    <w:p w14:paraId="11939B9F" w14:textId="0A3B9D83" w:rsidR="00902017" w:rsidRPr="00F360D7" w:rsidRDefault="0021718A" w:rsidP="00EC3D9A">
      <w:pPr>
        <w:jc w:val="both"/>
        <w:rPr>
          <w:color w:val="595959" w:themeColor="text1" w:themeTint="A6"/>
        </w:rPr>
      </w:pPr>
      <w:r w:rsidRPr="00F360D7">
        <w:rPr>
          <w:color w:val="595959" w:themeColor="text1" w:themeTint="A6"/>
        </w:rPr>
        <w:t xml:space="preserve">Ahora bien, en cuestión de estadística se calcularon </w:t>
      </w:r>
      <w:r w:rsidR="00B656DE" w:rsidRPr="00F360D7">
        <w:rPr>
          <w:color w:val="595959" w:themeColor="text1" w:themeTint="A6"/>
        </w:rPr>
        <w:t>la moda de los atributos</w:t>
      </w:r>
      <w:r w:rsidR="001958F0" w:rsidRPr="00F360D7">
        <w:rPr>
          <w:color w:val="595959" w:themeColor="text1" w:themeTint="A6"/>
        </w:rPr>
        <w:t>, sus valores máximos, mínimos, su media o promedio, desviación estándar, varianza, covarianza</w:t>
      </w:r>
      <w:r w:rsidR="008854D5">
        <w:rPr>
          <w:color w:val="595959" w:themeColor="text1" w:themeTint="A6"/>
        </w:rPr>
        <w:t xml:space="preserve"> utilizando las librerías de Python.</w:t>
      </w:r>
    </w:p>
    <w:p w14:paraId="5A33757A" w14:textId="77777777" w:rsidR="008854D5" w:rsidRDefault="00572337" w:rsidP="00EC3D9A">
      <w:pPr>
        <w:keepNext/>
        <w:jc w:val="center"/>
      </w:pPr>
      <w:r w:rsidRPr="00572337">
        <w:rPr>
          <w:noProof/>
          <w:color w:val="948A54" w:themeColor="background2" w:themeShade="80"/>
        </w:rPr>
        <w:lastRenderedPageBreak/>
        <w:drawing>
          <wp:inline distT="0" distB="0" distL="0" distR="0" wp14:anchorId="6276B8F7" wp14:editId="01DD46D4">
            <wp:extent cx="3647209" cy="2117566"/>
            <wp:effectExtent l="0" t="0" r="0" b="0"/>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27"/>
                    <a:stretch>
                      <a:fillRect/>
                    </a:stretch>
                  </pic:blipFill>
                  <pic:spPr>
                    <a:xfrm>
                      <a:off x="0" y="0"/>
                      <a:ext cx="3665313" cy="2128077"/>
                    </a:xfrm>
                    <a:prstGeom prst="rect">
                      <a:avLst/>
                    </a:prstGeom>
                  </pic:spPr>
                </pic:pic>
              </a:graphicData>
            </a:graphic>
          </wp:inline>
        </w:drawing>
      </w:r>
    </w:p>
    <w:p w14:paraId="0596B4E5" w14:textId="1A3B0F5B" w:rsidR="00A07E51" w:rsidRDefault="008854D5" w:rsidP="00523749">
      <w:pPr>
        <w:pStyle w:val="Descripcin"/>
        <w:jc w:val="center"/>
      </w:pPr>
      <w:r>
        <w:t xml:space="preserve">Ilustración </w:t>
      </w:r>
      <w:r>
        <w:fldChar w:fldCharType="begin"/>
      </w:r>
      <w:r>
        <w:instrText xml:space="preserve"> SEQ Ilustración \* ARABIC </w:instrText>
      </w:r>
      <w:r>
        <w:fldChar w:fldCharType="separate"/>
      </w:r>
      <w:r w:rsidR="005A6F16">
        <w:rPr>
          <w:noProof/>
        </w:rPr>
        <w:t>5</w:t>
      </w:r>
      <w:r>
        <w:fldChar w:fldCharType="end"/>
      </w:r>
      <w:r>
        <w:t xml:space="preserve">. Estadística de los datos utilizando librerías de </w:t>
      </w:r>
      <w:proofErr w:type="spellStart"/>
      <w:r>
        <w:t>python</w:t>
      </w:r>
      <w:proofErr w:type="spellEnd"/>
      <w:r>
        <w:t>.</w:t>
      </w:r>
    </w:p>
    <w:p w14:paraId="4E86AA02" w14:textId="5D1E82F4" w:rsidR="00523749" w:rsidRPr="00523749" w:rsidRDefault="00523749" w:rsidP="00BE593D">
      <w:pPr>
        <w:ind w:left="0"/>
      </w:pPr>
    </w:p>
    <w:p w14:paraId="311B484E" w14:textId="733675C0" w:rsidR="007C36D1" w:rsidRDefault="007C36D1" w:rsidP="00EC3D9A">
      <w:pPr>
        <w:jc w:val="both"/>
        <w:rPr>
          <w:color w:val="595959" w:themeColor="text1" w:themeTint="A6"/>
        </w:rPr>
      </w:pPr>
      <w:r w:rsidRPr="00957E1C">
        <w:rPr>
          <w:color w:val="595959" w:themeColor="text1" w:themeTint="A6"/>
        </w:rPr>
        <w:t>Asimismo</w:t>
      </w:r>
      <w:r w:rsidR="00C748D8" w:rsidRPr="00957E1C">
        <w:rPr>
          <w:color w:val="595959" w:themeColor="text1" w:themeTint="A6"/>
        </w:rPr>
        <w:t>, para conocer la distribución de los datos</w:t>
      </w:r>
      <w:r w:rsidR="009C4556">
        <w:rPr>
          <w:color w:val="595959" w:themeColor="text1" w:themeTint="A6"/>
        </w:rPr>
        <w:t xml:space="preserve"> se </w:t>
      </w:r>
      <w:r w:rsidR="00D036C9">
        <w:rPr>
          <w:color w:val="595959" w:themeColor="text1" w:themeTint="A6"/>
        </w:rPr>
        <w:t>graficó el histograma, de forma tal que se pudiera observar su comportamiento y determinar el tipo de distribución</w:t>
      </w:r>
      <w:r w:rsidR="00523749">
        <w:rPr>
          <w:color w:val="595959" w:themeColor="text1" w:themeTint="A6"/>
        </w:rPr>
        <w:t>, antes y después de la normalización e imputación de los datos faltantes.</w:t>
      </w:r>
    </w:p>
    <w:p w14:paraId="5D8ED8AE" w14:textId="77777777" w:rsidR="00BA7A9E" w:rsidRDefault="00BA7A9E" w:rsidP="00BA7A9E">
      <w:pPr>
        <w:keepNext/>
        <w:jc w:val="center"/>
      </w:pPr>
      <w:r w:rsidRPr="00BA7A9E">
        <w:rPr>
          <w:noProof/>
          <w:color w:val="595959" w:themeColor="text1" w:themeTint="A6"/>
        </w:rPr>
        <w:drawing>
          <wp:inline distT="0" distB="0" distL="0" distR="0" wp14:anchorId="5BEAB622" wp14:editId="0DC111D9">
            <wp:extent cx="3943350" cy="3077495"/>
            <wp:effectExtent l="0" t="0" r="0" b="8890"/>
            <wp:docPr id="454" name="Imagen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47506" cy="3080738"/>
                    </a:xfrm>
                    <a:prstGeom prst="rect">
                      <a:avLst/>
                    </a:prstGeom>
                  </pic:spPr>
                </pic:pic>
              </a:graphicData>
            </a:graphic>
          </wp:inline>
        </w:drawing>
      </w:r>
    </w:p>
    <w:p w14:paraId="0B504D7A" w14:textId="2EAF1153" w:rsidR="00BA7A9E" w:rsidRDefault="00BA7A9E" w:rsidP="00BA7A9E">
      <w:pPr>
        <w:pStyle w:val="Descripcin"/>
        <w:jc w:val="center"/>
        <w:rPr>
          <w:color w:val="595959" w:themeColor="text1" w:themeTint="A6"/>
        </w:rPr>
      </w:pPr>
      <w:r>
        <w:t xml:space="preserve">Ilustración </w:t>
      </w:r>
      <w:r>
        <w:fldChar w:fldCharType="begin"/>
      </w:r>
      <w:r>
        <w:instrText xml:space="preserve"> SEQ Ilustración \* ARABIC </w:instrText>
      </w:r>
      <w:r>
        <w:fldChar w:fldCharType="separate"/>
      </w:r>
      <w:r w:rsidR="005A6F16">
        <w:rPr>
          <w:noProof/>
        </w:rPr>
        <w:t>6</w:t>
      </w:r>
      <w:r>
        <w:fldChar w:fldCharType="end"/>
      </w:r>
      <w:r>
        <w:t>. Distribución del atributo BMI sin normalizar y sin datos faltantes.</w:t>
      </w:r>
    </w:p>
    <w:p w14:paraId="3848A61A" w14:textId="77777777" w:rsidR="00567036" w:rsidRDefault="00D036C9" w:rsidP="00567036">
      <w:pPr>
        <w:keepNext/>
        <w:jc w:val="center"/>
      </w:pPr>
      <w:r w:rsidRPr="00705564">
        <w:rPr>
          <w:noProof/>
          <w:color w:val="948A54" w:themeColor="background2" w:themeShade="80"/>
        </w:rPr>
        <w:lastRenderedPageBreak/>
        <w:drawing>
          <wp:inline distT="0" distB="0" distL="0" distR="0" wp14:anchorId="63C16161" wp14:editId="12F43F9D">
            <wp:extent cx="3886697" cy="30294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9">
                      <a:extLst>
                        <a:ext uri="{28A0092B-C50C-407E-A947-70E740481C1C}">
                          <a14:useLocalDpi xmlns:a14="http://schemas.microsoft.com/office/drawing/2010/main" val="0"/>
                        </a:ext>
                      </a:extLst>
                    </a:blip>
                    <a:stretch>
                      <a:fillRect/>
                    </a:stretch>
                  </pic:blipFill>
                  <pic:spPr>
                    <a:xfrm>
                      <a:off x="0" y="0"/>
                      <a:ext cx="3886697" cy="3029480"/>
                    </a:xfrm>
                    <a:prstGeom prst="rect">
                      <a:avLst/>
                    </a:prstGeom>
                  </pic:spPr>
                </pic:pic>
              </a:graphicData>
            </a:graphic>
          </wp:inline>
        </w:drawing>
      </w:r>
    </w:p>
    <w:p w14:paraId="57994BC5" w14:textId="2CD6AF1D" w:rsidR="00D036C9" w:rsidRDefault="00567036" w:rsidP="00567036">
      <w:pPr>
        <w:pStyle w:val="Descripcin"/>
        <w:jc w:val="center"/>
      </w:pPr>
      <w:r>
        <w:t xml:space="preserve">Ilustración </w:t>
      </w:r>
      <w:r>
        <w:fldChar w:fldCharType="begin"/>
      </w:r>
      <w:r>
        <w:instrText xml:space="preserve"> SEQ Ilustración \* ARABIC </w:instrText>
      </w:r>
      <w:r>
        <w:fldChar w:fldCharType="separate"/>
      </w:r>
      <w:r w:rsidR="005A6F16">
        <w:rPr>
          <w:noProof/>
        </w:rPr>
        <w:t>7</w:t>
      </w:r>
      <w:r>
        <w:fldChar w:fldCharType="end"/>
      </w:r>
      <w:r>
        <w:t>.</w:t>
      </w:r>
      <w:r w:rsidRPr="001B033A">
        <w:t>Distribución del atributo</w:t>
      </w:r>
      <w:r w:rsidR="00523749">
        <w:t xml:space="preserve"> BMI normalizado con Z-score.</w:t>
      </w:r>
    </w:p>
    <w:p w14:paraId="4B68DE7A" w14:textId="77777777" w:rsidR="00BA7A9E" w:rsidRDefault="00BA7A9E" w:rsidP="00BA7A9E">
      <w:pPr>
        <w:keepNext/>
        <w:jc w:val="center"/>
      </w:pPr>
      <w:r w:rsidRPr="00BA7A9E">
        <w:rPr>
          <w:noProof/>
        </w:rPr>
        <w:drawing>
          <wp:inline distT="0" distB="0" distL="0" distR="0" wp14:anchorId="01D52484" wp14:editId="65BC2327">
            <wp:extent cx="3886200" cy="3089283"/>
            <wp:effectExtent l="0" t="0" r="0" b="0"/>
            <wp:docPr id="451" name="Imagen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89237" cy="3091697"/>
                    </a:xfrm>
                    <a:prstGeom prst="rect">
                      <a:avLst/>
                    </a:prstGeom>
                  </pic:spPr>
                </pic:pic>
              </a:graphicData>
            </a:graphic>
          </wp:inline>
        </w:drawing>
      </w:r>
    </w:p>
    <w:p w14:paraId="5C61336D" w14:textId="6CF6423C" w:rsidR="00523749" w:rsidRDefault="00BA7A9E" w:rsidP="00BA7A9E">
      <w:pPr>
        <w:pStyle w:val="Descripcin"/>
        <w:jc w:val="center"/>
      </w:pPr>
      <w:r>
        <w:t xml:space="preserve">Ilustración </w:t>
      </w:r>
      <w:r>
        <w:fldChar w:fldCharType="begin"/>
      </w:r>
      <w:r>
        <w:instrText xml:space="preserve"> SEQ Ilustración \* ARABIC </w:instrText>
      </w:r>
      <w:r>
        <w:fldChar w:fldCharType="separate"/>
      </w:r>
      <w:r w:rsidR="005A6F16">
        <w:rPr>
          <w:noProof/>
        </w:rPr>
        <w:t>8</w:t>
      </w:r>
      <w:r>
        <w:fldChar w:fldCharType="end"/>
      </w:r>
      <w:r>
        <w:t>.</w:t>
      </w:r>
      <w:r w:rsidRPr="00BA7A9E">
        <w:t xml:space="preserve"> </w:t>
      </w:r>
      <w:r w:rsidRPr="001B033A">
        <w:t>Distribución del atributo</w:t>
      </w:r>
      <w:r>
        <w:t xml:space="preserve"> BMI normalizado con </w:t>
      </w:r>
      <w:proofErr w:type="spellStart"/>
      <w:r>
        <w:t>MinMax</w:t>
      </w:r>
      <w:proofErr w:type="spellEnd"/>
      <w:r>
        <w:t>.</w:t>
      </w:r>
    </w:p>
    <w:p w14:paraId="0856A852" w14:textId="77777777" w:rsidR="00BA7A9E" w:rsidRDefault="00BA7A9E" w:rsidP="00BA7A9E">
      <w:pPr>
        <w:keepNext/>
        <w:jc w:val="center"/>
      </w:pPr>
      <w:r w:rsidRPr="00BA7A9E">
        <w:rPr>
          <w:noProof/>
        </w:rPr>
        <w:lastRenderedPageBreak/>
        <w:drawing>
          <wp:inline distT="0" distB="0" distL="0" distR="0" wp14:anchorId="6669C658" wp14:editId="585111DB">
            <wp:extent cx="4013200" cy="3046877"/>
            <wp:effectExtent l="0" t="0" r="6350" b="1270"/>
            <wp:docPr id="455" name="Imagen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17063" cy="3049810"/>
                    </a:xfrm>
                    <a:prstGeom prst="rect">
                      <a:avLst/>
                    </a:prstGeom>
                  </pic:spPr>
                </pic:pic>
              </a:graphicData>
            </a:graphic>
          </wp:inline>
        </w:drawing>
      </w:r>
    </w:p>
    <w:p w14:paraId="016F3272" w14:textId="0E6495B7" w:rsidR="00BA7A9E" w:rsidRDefault="00BA7A9E" w:rsidP="00BA7A9E">
      <w:pPr>
        <w:pStyle w:val="Descripcin"/>
        <w:jc w:val="center"/>
      </w:pPr>
      <w:r>
        <w:t xml:space="preserve">Ilustración </w:t>
      </w:r>
      <w:r>
        <w:fldChar w:fldCharType="begin"/>
      </w:r>
      <w:r>
        <w:instrText xml:space="preserve"> SEQ Ilustración \* ARABIC </w:instrText>
      </w:r>
      <w:r>
        <w:fldChar w:fldCharType="separate"/>
      </w:r>
      <w:r w:rsidR="005A6F16">
        <w:rPr>
          <w:noProof/>
        </w:rPr>
        <w:t>9</w:t>
      </w:r>
      <w:r>
        <w:fldChar w:fldCharType="end"/>
      </w:r>
      <w:r>
        <w:t>.</w:t>
      </w:r>
      <w:r w:rsidRPr="00BA7A9E">
        <w:t xml:space="preserve"> </w:t>
      </w:r>
      <w:r w:rsidRPr="001B033A">
        <w:t>Distribución del atributo</w:t>
      </w:r>
      <w:r>
        <w:t xml:space="preserve"> BMI normalizado por medias.</w:t>
      </w:r>
    </w:p>
    <w:p w14:paraId="04DBE719" w14:textId="48F79812" w:rsidR="00BA7A9E" w:rsidRDefault="00346B47" w:rsidP="00346B47">
      <w:r>
        <w:t xml:space="preserve">En las siguientes operaciones se utiliza el conjunto de datos normalizado por medio de </w:t>
      </w:r>
      <w:proofErr w:type="spellStart"/>
      <w:r>
        <w:t>MinMax</w:t>
      </w:r>
      <w:proofErr w:type="spellEnd"/>
      <w:r>
        <w:t>.</w:t>
      </w:r>
      <w:r w:rsidR="00BE593D">
        <w:t xml:space="preserve"> Se elige este método de normalización para tener valor</w:t>
      </w:r>
      <w:r w:rsidR="00E96E92">
        <w:t>es</w:t>
      </w:r>
      <w:r w:rsidR="00BE593D">
        <w:t xml:space="preserve"> en el rango [0,1].</w:t>
      </w:r>
    </w:p>
    <w:p w14:paraId="00F8D831" w14:textId="226096C2" w:rsidR="00BE593D" w:rsidRDefault="00BE593D" w:rsidP="00346B47">
      <w:r>
        <w:t xml:space="preserve">En la Ilustración 10 se muestra el resultado de haber </w:t>
      </w:r>
      <w:r w:rsidR="005974BD">
        <w:t>generado</w:t>
      </w:r>
      <w:r>
        <w:t xml:space="preserve"> datos faltantes en el atributo BMI.</w:t>
      </w:r>
    </w:p>
    <w:p w14:paraId="0E587D56" w14:textId="6A1D7839" w:rsidR="00BE593D" w:rsidRDefault="00BA21B2" w:rsidP="00BE593D">
      <w:pPr>
        <w:keepNext/>
      </w:pPr>
      <w:r>
        <w:rPr>
          <w:noProof/>
        </w:rPr>
        <mc:AlternateContent>
          <mc:Choice Requires="wps">
            <w:drawing>
              <wp:anchor distT="0" distB="0" distL="114300" distR="114300" simplePos="0" relativeHeight="251683840" behindDoc="0" locked="0" layoutInCell="1" allowOverlap="1" wp14:anchorId="18432849" wp14:editId="61749264">
                <wp:simplePos x="0" y="0"/>
                <wp:positionH relativeFrom="column">
                  <wp:posOffset>-140336</wp:posOffset>
                </wp:positionH>
                <wp:positionV relativeFrom="paragraph">
                  <wp:posOffset>870585</wp:posOffset>
                </wp:positionV>
                <wp:extent cx="1407795" cy="235585"/>
                <wp:effectExtent l="52705" t="23495" r="73660" b="92710"/>
                <wp:wrapNone/>
                <wp:docPr id="76" name="Rectángulo 76"/>
                <wp:cNvGraphicFramePr/>
                <a:graphic xmlns:a="http://schemas.openxmlformats.org/drawingml/2006/main">
                  <a:graphicData uri="http://schemas.microsoft.com/office/word/2010/wordprocessingShape">
                    <wps:wsp>
                      <wps:cNvSpPr/>
                      <wps:spPr>
                        <a:xfrm rot="5400000">
                          <a:off x="0" y="0"/>
                          <a:ext cx="1407795" cy="235585"/>
                        </a:xfrm>
                        <a:prstGeom prst="rect">
                          <a:avLst/>
                        </a:prstGeom>
                        <a:noFill/>
                        <a:ln>
                          <a:solidFill>
                            <a:srgbClr val="FFC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5DFC0F" id="Rectángulo 76" o:spid="_x0000_s1026" style="position:absolute;margin-left:-11.05pt;margin-top:68.55pt;width:110.85pt;height:18.55pt;rotation:90;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" filled="f" strokecolor="#ffc000">
                <v:shadow on="t" color="black" opacity="22937f" origin=",.5" offset="0,.63889mm"/>
              </v:rect>
            </w:pict>
          </mc:Fallback>
        </mc:AlternateContent>
      </w:r>
      <w:r w:rsidR="00CF217F" w:rsidRPr="00CF217F">
        <w:rPr>
          <w:noProof/>
        </w:rPr>
        <w:drawing>
          <wp:inline distT="0" distB="0" distL="0" distR="0" wp14:anchorId="72FACD3B" wp14:editId="564BCD69">
            <wp:extent cx="5768336" cy="1637665"/>
            <wp:effectExtent l="0" t="0" r="4445" b="635"/>
            <wp:docPr id="458" name="Imagen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 name="Imagen 45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8336" cy="1637665"/>
                    </a:xfrm>
                    <a:prstGeom prst="rect">
                      <a:avLst/>
                    </a:prstGeom>
                  </pic:spPr>
                </pic:pic>
              </a:graphicData>
            </a:graphic>
          </wp:inline>
        </w:drawing>
      </w:r>
    </w:p>
    <w:p w14:paraId="1384CA6C" w14:textId="4C1726C8" w:rsidR="00325F2A" w:rsidRDefault="00BE593D" w:rsidP="00BE593D">
      <w:pPr>
        <w:pStyle w:val="Descripcin"/>
        <w:jc w:val="center"/>
      </w:pPr>
      <w:r>
        <w:t xml:space="preserve">Ilustración </w:t>
      </w:r>
      <w:r>
        <w:fldChar w:fldCharType="begin"/>
      </w:r>
      <w:r>
        <w:instrText xml:space="preserve"> SEQ Ilustración \* ARABIC </w:instrText>
      </w:r>
      <w:r>
        <w:fldChar w:fldCharType="separate"/>
      </w:r>
      <w:r w:rsidR="005A6F16">
        <w:rPr>
          <w:noProof/>
        </w:rPr>
        <w:t>10</w:t>
      </w:r>
      <w:r>
        <w:fldChar w:fldCharType="end"/>
      </w:r>
      <w:r>
        <w:t>. Conjunto de datos codificado y normalizado.</w:t>
      </w:r>
    </w:p>
    <w:p w14:paraId="780BBD9B" w14:textId="031AB589" w:rsidR="00BE593D" w:rsidRDefault="00675506" w:rsidP="00BE593D">
      <w:pPr>
        <w:keepNext/>
        <w:jc w:val="center"/>
      </w:pPr>
      <w:r>
        <w:rPr>
          <w:noProof/>
        </w:rPr>
        <w:lastRenderedPageBreak/>
        <mc:AlternateContent>
          <mc:Choice Requires="wps">
            <w:drawing>
              <wp:anchor distT="0" distB="0" distL="114300" distR="114300" simplePos="0" relativeHeight="251678720" behindDoc="0" locked="0" layoutInCell="1" allowOverlap="1" wp14:anchorId="3F633C1B" wp14:editId="18E42F65">
                <wp:simplePos x="0" y="0"/>
                <wp:positionH relativeFrom="column">
                  <wp:posOffset>2059940</wp:posOffset>
                </wp:positionH>
                <wp:positionV relativeFrom="paragraph">
                  <wp:posOffset>1225550</wp:posOffset>
                </wp:positionV>
                <wp:extent cx="2977515" cy="553085"/>
                <wp:effectExtent l="50165" t="26035" r="82550" b="101600"/>
                <wp:wrapNone/>
                <wp:docPr id="74" name="Rectángulo 74"/>
                <wp:cNvGraphicFramePr/>
                <a:graphic xmlns:a="http://schemas.openxmlformats.org/drawingml/2006/main">
                  <a:graphicData uri="http://schemas.microsoft.com/office/word/2010/wordprocessingShape">
                    <wps:wsp>
                      <wps:cNvSpPr/>
                      <wps:spPr>
                        <a:xfrm rot="5400000">
                          <a:off x="0" y="0"/>
                          <a:ext cx="2977515" cy="553085"/>
                        </a:xfrm>
                        <a:prstGeom prst="rect">
                          <a:avLst/>
                        </a:prstGeom>
                        <a:noFill/>
                        <a:ln>
                          <a:solidFill>
                            <a:srgbClr val="FFC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0D660A" id="Rectángulo 74" o:spid="_x0000_s1026" style="position:absolute;margin-left:162.2pt;margin-top:96.5pt;width:234.45pt;height:43.55pt;rotation:9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" filled="f" strokecolor="#ffc000">
                <v:shadow on="t" color="black" opacity="22937f" origin=",.5" offset="0,.63889mm"/>
              </v:rect>
            </w:pict>
          </mc:Fallback>
        </mc:AlternateContent>
      </w:r>
      <w:r w:rsidR="00CF217F" w:rsidRPr="00CF217F">
        <w:rPr>
          <w:noProof/>
        </w:rPr>
        <w:drawing>
          <wp:inline distT="0" distB="0" distL="0" distR="0" wp14:anchorId="142FEF95" wp14:editId="212F3B5D">
            <wp:extent cx="1607565" cy="3295819"/>
            <wp:effectExtent l="0" t="0" r="0" b="0"/>
            <wp:docPr id="459" name="Imagen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 name="Imagen 459"/>
                    <pic:cNvPicPr/>
                  </pic:nvPicPr>
                  <pic:blipFill>
                    <a:blip r:embed="rId33">
                      <a:extLst>
                        <a:ext uri="{28A0092B-C50C-407E-A947-70E740481C1C}">
                          <a14:useLocalDpi xmlns:a14="http://schemas.microsoft.com/office/drawing/2010/main" val="0"/>
                        </a:ext>
                      </a:extLst>
                    </a:blip>
                    <a:stretch>
                      <a:fillRect/>
                    </a:stretch>
                  </pic:blipFill>
                  <pic:spPr>
                    <a:xfrm>
                      <a:off x="0" y="0"/>
                      <a:ext cx="1607565" cy="3295819"/>
                    </a:xfrm>
                    <a:prstGeom prst="rect">
                      <a:avLst/>
                    </a:prstGeom>
                  </pic:spPr>
                </pic:pic>
              </a:graphicData>
            </a:graphic>
          </wp:inline>
        </w:drawing>
      </w:r>
    </w:p>
    <w:p w14:paraId="01159C01" w14:textId="36EA120B" w:rsidR="00CF217F" w:rsidRDefault="00BE593D" w:rsidP="00BE593D">
      <w:pPr>
        <w:pStyle w:val="Descripcin"/>
        <w:jc w:val="center"/>
      </w:pPr>
      <w:r>
        <w:t xml:space="preserve">Ilustración </w:t>
      </w:r>
      <w:r>
        <w:fldChar w:fldCharType="begin"/>
      </w:r>
      <w:r>
        <w:instrText xml:space="preserve"> SEQ Ilustración \* ARABIC </w:instrText>
      </w:r>
      <w:r>
        <w:fldChar w:fldCharType="separate"/>
      </w:r>
      <w:r w:rsidR="005A6F16">
        <w:rPr>
          <w:noProof/>
        </w:rPr>
        <w:t>11</w:t>
      </w:r>
      <w:r>
        <w:fldChar w:fldCharType="end"/>
      </w:r>
      <w:r>
        <w:t>. Resultado de imputación por medias en el atributo BMI.</w:t>
      </w:r>
    </w:p>
    <w:p w14:paraId="47B2E9CB" w14:textId="0504A298" w:rsidR="00BE593D" w:rsidRPr="00BE593D" w:rsidRDefault="005974BD" w:rsidP="00BE593D">
      <w:r>
        <w:t>Corroborando</w:t>
      </w:r>
      <w:r w:rsidR="00BE593D">
        <w:t xml:space="preserve"> que el atributo ya no contenga datos faltantes</w:t>
      </w:r>
      <w:r w:rsidR="00300351">
        <w:t>, ver Ilustración 12.</w:t>
      </w:r>
    </w:p>
    <w:p w14:paraId="419ECD9C" w14:textId="77777777" w:rsidR="005974BD" w:rsidRDefault="00CF217F" w:rsidP="005974BD">
      <w:pPr>
        <w:keepNext/>
        <w:jc w:val="center"/>
      </w:pPr>
      <w:r w:rsidRPr="00CF217F">
        <w:rPr>
          <w:noProof/>
        </w:rPr>
        <w:drawing>
          <wp:inline distT="0" distB="0" distL="0" distR="0" wp14:anchorId="56E346D1" wp14:editId="6820B38A">
            <wp:extent cx="2533780" cy="603281"/>
            <wp:effectExtent l="0" t="0" r="0" b="6350"/>
            <wp:docPr id="460" name="Imagen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33780" cy="603281"/>
                    </a:xfrm>
                    <a:prstGeom prst="rect">
                      <a:avLst/>
                    </a:prstGeom>
                  </pic:spPr>
                </pic:pic>
              </a:graphicData>
            </a:graphic>
          </wp:inline>
        </w:drawing>
      </w:r>
    </w:p>
    <w:p w14:paraId="557D4CE1" w14:textId="47246349" w:rsidR="00CF217F" w:rsidRDefault="005974BD" w:rsidP="005974BD">
      <w:pPr>
        <w:pStyle w:val="Descripcin"/>
        <w:jc w:val="center"/>
      </w:pPr>
      <w:r>
        <w:t xml:space="preserve">Ilustración </w:t>
      </w:r>
      <w:r>
        <w:fldChar w:fldCharType="begin"/>
      </w:r>
      <w:r>
        <w:instrText xml:space="preserve"> SEQ Ilustración \* ARABIC </w:instrText>
      </w:r>
      <w:r>
        <w:fldChar w:fldCharType="separate"/>
      </w:r>
      <w:r w:rsidR="005A6F16">
        <w:rPr>
          <w:noProof/>
        </w:rPr>
        <w:t>12</w:t>
      </w:r>
      <w:r>
        <w:fldChar w:fldCharType="end"/>
      </w:r>
      <w:r>
        <w:t>. Datos faltantes en el atributo BMI.</w:t>
      </w:r>
    </w:p>
    <w:p w14:paraId="00AB41C2" w14:textId="5BD14862" w:rsidR="005974BD" w:rsidRDefault="005974BD" w:rsidP="00675506">
      <w:r>
        <w:t>Las acciones anteriores</w:t>
      </w:r>
      <w:r w:rsidR="004F179E">
        <w:t xml:space="preserve"> de normalización</w:t>
      </w:r>
      <w:r>
        <w:t xml:space="preserve"> se pueden repetir para el resto atributos numéricos continuos o discre</w:t>
      </w:r>
      <w:r w:rsidR="004237AF">
        <w:t>t</w:t>
      </w:r>
      <w:r>
        <w:t>os, sin embargo, no conviene tanto usarlo en los atributos categóricos.</w:t>
      </w:r>
    </w:p>
    <w:p w14:paraId="22314F41" w14:textId="19C2B8A7" w:rsidR="005974BD" w:rsidRDefault="009A43A1" w:rsidP="004237AF">
      <w:r>
        <w:t>En la Tabla 2 se pue</w:t>
      </w:r>
      <w:r w:rsidR="00675506">
        <w:t>den apreciar las distribuciones de los datos, específicamente del atributo BMI, antes y después de la imputación por media, en tres distintas situaciones, cuando se tiene un 10%, 25% y 50% de datos faltantes en el atributo.</w:t>
      </w:r>
    </w:p>
    <w:p w14:paraId="7A8B3B0E" w14:textId="4A658571" w:rsidR="005974BD" w:rsidRDefault="005974BD" w:rsidP="005974BD">
      <w:pPr>
        <w:jc w:val="center"/>
      </w:pPr>
    </w:p>
    <w:p w14:paraId="33BD158C" w14:textId="77F058FF" w:rsidR="005974BD" w:rsidRDefault="005974BD" w:rsidP="005974BD">
      <w:pPr>
        <w:jc w:val="center"/>
      </w:pPr>
    </w:p>
    <w:p w14:paraId="01334250" w14:textId="77777777" w:rsidR="005974BD" w:rsidRDefault="005974BD" w:rsidP="007E5432">
      <w:pPr>
        <w:ind w:left="0"/>
      </w:pPr>
    </w:p>
    <w:p w14:paraId="12680BA0" w14:textId="50AB836B" w:rsidR="005974BD" w:rsidRDefault="005974BD" w:rsidP="005974BD">
      <w:pPr>
        <w:pStyle w:val="Descripcin"/>
        <w:keepNext/>
      </w:pPr>
      <w:r>
        <w:t xml:space="preserve">Tabla </w:t>
      </w:r>
      <w:r>
        <w:fldChar w:fldCharType="begin"/>
      </w:r>
      <w:r>
        <w:instrText xml:space="preserve"> SEQ Tabla \* ARABIC </w:instrText>
      </w:r>
      <w:r>
        <w:fldChar w:fldCharType="separate"/>
      </w:r>
      <w:r w:rsidR="004B6072">
        <w:rPr>
          <w:noProof/>
        </w:rPr>
        <w:t>2</w:t>
      </w:r>
      <w:r>
        <w:fldChar w:fldCharType="end"/>
      </w:r>
      <w:r>
        <w:t>. Comparación de distribuciones de imputaciones por media.</w:t>
      </w:r>
    </w:p>
    <w:tbl>
      <w:tblPr>
        <w:tblStyle w:val="Tablaconcuadrcula"/>
        <w:tblW w:w="10440" w:type="dxa"/>
        <w:tblInd w:w="-365" w:type="dxa"/>
        <w:tblLook w:val="04A0" w:firstRow="1" w:lastRow="0" w:firstColumn="1" w:lastColumn="0" w:noHBand="0" w:noVBand="1"/>
      </w:tblPr>
      <w:tblGrid>
        <w:gridCol w:w="1081"/>
        <w:gridCol w:w="4589"/>
        <w:gridCol w:w="4770"/>
      </w:tblGrid>
      <w:tr w:rsidR="00964C0D" w14:paraId="6BBDE00F" w14:textId="77777777" w:rsidTr="00964C0D">
        <w:trPr>
          <w:trHeight w:val="980"/>
        </w:trPr>
        <w:tc>
          <w:tcPr>
            <w:tcW w:w="1081" w:type="dxa"/>
            <w:vAlign w:val="center"/>
          </w:tcPr>
          <w:p w14:paraId="7B2F809F" w14:textId="77777777" w:rsidR="00EE383A" w:rsidRDefault="00EE383A" w:rsidP="00325F2A">
            <w:pPr>
              <w:ind w:left="0"/>
              <w:jc w:val="center"/>
            </w:pPr>
          </w:p>
        </w:tc>
        <w:tc>
          <w:tcPr>
            <w:tcW w:w="4589" w:type="dxa"/>
            <w:vAlign w:val="center"/>
          </w:tcPr>
          <w:p w14:paraId="4B693F45" w14:textId="6F99A684" w:rsidR="00EE383A" w:rsidRDefault="00964C0D" w:rsidP="00964C0D">
            <w:pPr>
              <w:ind w:left="0"/>
              <w:jc w:val="center"/>
            </w:pPr>
            <w:r>
              <w:t>Distribución de los datos antes de la imputación</w:t>
            </w:r>
          </w:p>
        </w:tc>
        <w:tc>
          <w:tcPr>
            <w:tcW w:w="4770" w:type="dxa"/>
            <w:vAlign w:val="center"/>
          </w:tcPr>
          <w:p w14:paraId="686647AC" w14:textId="3F5F7070" w:rsidR="00EE383A" w:rsidRDefault="00EE383A" w:rsidP="00325F2A">
            <w:pPr>
              <w:ind w:left="0"/>
              <w:jc w:val="center"/>
            </w:pPr>
            <w:r>
              <w:t>Imputación por media</w:t>
            </w:r>
          </w:p>
        </w:tc>
      </w:tr>
      <w:tr w:rsidR="00964C0D" w14:paraId="24EFDABC" w14:textId="77777777" w:rsidTr="00964C0D">
        <w:trPr>
          <w:trHeight w:val="1453"/>
        </w:trPr>
        <w:tc>
          <w:tcPr>
            <w:tcW w:w="1081" w:type="dxa"/>
            <w:vAlign w:val="center"/>
          </w:tcPr>
          <w:p w14:paraId="1B8FF37A" w14:textId="025B8594" w:rsidR="00EE383A" w:rsidRPr="00964C0D" w:rsidRDefault="00EE383A" w:rsidP="00EE383A">
            <w:pPr>
              <w:ind w:left="0"/>
              <w:jc w:val="center"/>
              <w:rPr>
                <w:color w:val="auto"/>
                <w:sz w:val="18"/>
                <w:szCs w:val="18"/>
              </w:rPr>
            </w:pPr>
            <w:r w:rsidRPr="00964C0D">
              <w:rPr>
                <w:color w:val="auto"/>
                <w:sz w:val="18"/>
                <w:szCs w:val="18"/>
              </w:rPr>
              <w:t>10%: 31979 datos faltantes</w:t>
            </w:r>
          </w:p>
          <w:p w14:paraId="6E499409" w14:textId="1F7F91BC" w:rsidR="00EE383A" w:rsidRDefault="00EE383A" w:rsidP="00EE383A">
            <w:pPr>
              <w:ind w:left="0"/>
              <w:jc w:val="center"/>
            </w:pPr>
          </w:p>
        </w:tc>
        <w:tc>
          <w:tcPr>
            <w:tcW w:w="4589" w:type="dxa"/>
            <w:vAlign w:val="center"/>
          </w:tcPr>
          <w:p w14:paraId="0DD15950" w14:textId="2353F84B" w:rsidR="00EE383A" w:rsidRDefault="00EE383A" w:rsidP="001C1956">
            <w:pPr>
              <w:ind w:left="0"/>
              <w:jc w:val="center"/>
            </w:pPr>
            <w:r>
              <w:rPr>
                <w:noProof/>
              </w:rPr>
              <w:drawing>
                <wp:anchor distT="0" distB="0" distL="114300" distR="114300" simplePos="0" relativeHeight="251667456" behindDoc="0" locked="0" layoutInCell="1" allowOverlap="1" wp14:anchorId="6BE015B7" wp14:editId="08BC0236">
                  <wp:simplePos x="0" y="0"/>
                  <wp:positionH relativeFrom="column">
                    <wp:posOffset>274320</wp:posOffset>
                  </wp:positionH>
                  <wp:positionV relativeFrom="paragraph">
                    <wp:posOffset>69850</wp:posOffset>
                  </wp:positionV>
                  <wp:extent cx="2228850" cy="1696155"/>
                  <wp:effectExtent l="0" t="0" r="0" b="0"/>
                  <wp:wrapNone/>
                  <wp:docPr id="463" name="Imagen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Imagen 463"/>
                          <pic:cNvPicPr>
                            <a:picLocks noChangeAspect="1" noChangeArrowheads="1"/>
                          </pic:cNvPicPr>
                        </pic:nvPicPr>
                        <pic:blipFill>
                          <a:blip r:embed="rId35" cstate="print">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2228850" cy="1696155"/>
                          </a:xfrm>
                          <a:prstGeom prst="rect">
                            <a:avLst/>
                          </a:prstGeom>
                          <a:noFill/>
                        </pic:spPr>
                      </pic:pic>
                    </a:graphicData>
                  </a:graphic>
                </wp:anchor>
              </w:drawing>
            </w:r>
          </w:p>
          <w:p w14:paraId="4E7CB5F8" w14:textId="034C5B37" w:rsidR="00EE383A" w:rsidRPr="001C1956" w:rsidRDefault="00EE383A" w:rsidP="001C1956">
            <w:pPr>
              <w:ind w:left="0"/>
              <w:jc w:val="center"/>
            </w:pPr>
          </w:p>
        </w:tc>
        <w:tc>
          <w:tcPr>
            <w:tcW w:w="4770" w:type="dxa"/>
            <w:vAlign w:val="center"/>
          </w:tcPr>
          <w:p w14:paraId="298BB189" w14:textId="77777777" w:rsidR="00082C7F" w:rsidRDefault="00082C7F" w:rsidP="00325F2A">
            <w:pPr>
              <w:ind w:left="0"/>
              <w:jc w:val="center"/>
            </w:pPr>
          </w:p>
          <w:p w14:paraId="6E5C4A51" w14:textId="659BEACD" w:rsidR="00EE383A" w:rsidRDefault="00EE383A" w:rsidP="00325F2A">
            <w:pPr>
              <w:ind w:left="0"/>
              <w:jc w:val="center"/>
            </w:pPr>
            <w:r w:rsidRPr="001C1956">
              <w:rPr>
                <w:noProof/>
              </w:rPr>
              <w:drawing>
                <wp:inline distT="0" distB="0" distL="0" distR="0" wp14:anchorId="61C9B329" wp14:editId="2FAD9667">
                  <wp:extent cx="2203450" cy="1740587"/>
                  <wp:effectExtent l="0" t="0" r="6350" b="0"/>
                  <wp:docPr id="461" name="Imagen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Imagen 461"/>
                          <pic:cNvPicPr/>
                        </pic:nvPicPr>
                        <pic:blipFill>
                          <a:blip r:embed="rId37" cstate="print">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23515" cy="1756437"/>
                          </a:xfrm>
                          <a:prstGeom prst="rect">
                            <a:avLst/>
                          </a:prstGeom>
                        </pic:spPr>
                      </pic:pic>
                    </a:graphicData>
                  </a:graphic>
                </wp:inline>
              </w:drawing>
            </w:r>
          </w:p>
          <w:p w14:paraId="17C10F63" w14:textId="58707C45" w:rsidR="00082C7F" w:rsidRDefault="00082C7F" w:rsidP="00325F2A">
            <w:pPr>
              <w:ind w:left="0"/>
              <w:jc w:val="center"/>
            </w:pPr>
          </w:p>
        </w:tc>
      </w:tr>
      <w:tr w:rsidR="00964C0D" w14:paraId="22E527F9" w14:textId="77777777" w:rsidTr="00964C0D">
        <w:trPr>
          <w:trHeight w:val="1427"/>
        </w:trPr>
        <w:tc>
          <w:tcPr>
            <w:tcW w:w="1081" w:type="dxa"/>
            <w:vAlign w:val="center"/>
          </w:tcPr>
          <w:p w14:paraId="332640D6" w14:textId="77777777" w:rsidR="00964C0D" w:rsidRDefault="00EE383A" w:rsidP="00EE383A">
            <w:pPr>
              <w:pStyle w:val="HTMLconformatoprevio"/>
              <w:shd w:val="clear" w:color="auto" w:fill="FFFFFF"/>
              <w:wordWrap w:val="0"/>
              <w:jc w:val="center"/>
              <w:rPr>
                <w:rFonts w:ascii="Roboto" w:hAnsi="Roboto"/>
                <w:sz w:val="18"/>
                <w:szCs w:val="18"/>
              </w:rPr>
            </w:pPr>
            <w:r w:rsidRPr="00EE383A">
              <w:rPr>
                <w:rFonts w:ascii="Roboto" w:hAnsi="Roboto"/>
                <w:sz w:val="18"/>
                <w:szCs w:val="18"/>
              </w:rPr>
              <w:t xml:space="preserve">25%: 79948 datos </w:t>
            </w:r>
          </w:p>
          <w:p w14:paraId="20A73464" w14:textId="05C6B54F" w:rsidR="00EE383A" w:rsidRPr="00EE383A" w:rsidRDefault="00EE383A" w:rsidP="00EE383A">
            <w:pPr>
              <w:pStyle w:val="HTMLconformatoprevio"/>
              <w:shd w:val="clear" w:color="auto" w:fill="FFFFFF"/>
              <w:wordWrap w:val="0"/>
              <w:jc w:val="center"/>
              <w:rPr>
                <w:rFonts w:ascii="Roboto" w:hAnsi="Roboto"/>
              </w:rPr>
            </w:pPr>
            <w:r w:rsidRPr="00EE383A">
              <w:rPr>
                <w:rFonts w:ascii="Roboto" w:hAnsi="Roboto"/>
                <w:sz w:val="18"/>
                <w:szCs w:val="18"/>
              </w:rPr>
              <w:t>faltantes</w:t>
            </w:r>
          </w:p>
        </w:tc>
        <w:tc>
          <w:tcPr>
            <w:tcW w:w="4589" w:type="dxa"/>
          </w:tcPr>
          <w:p w14:paraId="2DAD2F38" w14:textId="77777777" w:rsidR="00082C7F" w:rsidRDefault="00082C7F" w:rsidP="00325F2A">
            <w:pPr>
              <w:ind w:left="0"/>
              <w:jc w:val="center"/>
            </w:pPr>
          </w:p>
          <w:p w14:paraId="37E0610C" w14:textId="756E9092" w:rsidR="00EE383A" w:rsidRDefault="00EE383A" w:rsidP="00325F2A">
            <w:pPr>
              <w:ind w:left="0"/>
              <w:jc w:val="center"/>
            </w:pPr>
            <w:r w:rsidRPr="00EE383A">
              <w:rPr>
                <w:noProof/>
              </w:rPr>
              <w:drawing>
                <wp:inline distT="0" distB="0" distL="0" distR="0" wp14:anchorId="615AEC26" wp14:editId="56CCC55A">
                  <wp:extent cx="2095500" cy="1681739"/>
                  <wp:effectExtent l="0" t="0" r="0" b="0"/>
                  <wp:docPr id="464" name="Imagen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Imagen 464"/>
                          <pic:cNvPicPr/>
                        </pic:nvPicPr>
                        <pic:blipFill>
                          <a:blip r:embed="rId39" cstate="print">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100607" cy="1685838"/>
                          </a:xfrm>
                          <a:prstGeom prst="rect">
                            <a:avLst/>
                          </a:prstGeom>
                        </pic:spPr>
                      </pic:pic>
                    </a:graphicData>
                  </a:graphic>
                </wp:inline>
              </w:drawing>
            </w:r>
          </w:p>
          <w:p w14:paraId="266CCA15" w14:textId="6F26A04B" w:rsidR="00082C7F" w:rsidRDefault="00082C7F" w:rsidP="00325F2A">
            <w:pPr>
              <w:ind w:left="0"/>
              <w:jc w:val="center"/>
            </w:pPr>
          </w:p>
        </w:tc>
        <w:tc>
          <w:tcPr>
            <w:tcW w:w="4770" w:type="dxa"/>
            <w:vAlign w:val="center"/>
          </w:tcPr>
          <w:p w14:paraId="3F707620" w14:textId="77777777" w:rsidR="00082C7F" w:rsidRDefault="00082C7F" w:rsidP="00325F2A">
            <w:pPr>
              <w:ind w:left="0"/>
              <w:jc w:val="center"/>
            </w:pPr>
          </w:p>
          <w:p w14:paraId="799C5B1A" w14:textId="7E5FE210" w:rsidR="00EE383A" w:rsidRDefault="00082C7F" w:rsidP="00325F2A">
            <w:pPr>
              <w:ind w:left="0"/>
              <w:jc w:val="center"/>
            </w:pPr>
            <w:r w:rsidRPr="00082C7F">
              <w:rPr>
                <w:noProof/>
              </w:rPr>
              <w:drawing>
                <wp:inline distT="0" distB="0" distL="0" distR="0" wp14:anchorId="7F6363C2" wp14:editId="316FBD84">
                  <wp:extent cx="2108200" cy="1709062"/>
                  <wp:effectExtent l="0" t="0" r="6350" b="5715"/>
                  <wp:docPr id="465" name="Imagen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BEBA8EAE-BF5A-486C-A8C5-ECC9F3942E4B}">
                                <a14:imgProps xmlns:a14="http://schemas.microsoft.com/office/drawing/2010/main">
                                  <a14:imgLayer r:embed="rId42">
                                    <a14:imgEffect>
                                      <a14:sharpenSoften amount="50000"/>
                                    </a14:imgEffect>
                                  </a14:imgLayer>
                                </a14:imgProps>
                              </a:ext>
                            </a:extLst>
                          </a:blip>
                          <a:stretch>
                            <a:fillRect/>
                          </a:stretch>
                        </pic:blipFill>
                        <pic:spPr>
                          <a:xfrm>
                            <a:off x="0" y="0"/>
                            <a:ext cx="2130216" cy="1726910"/>
                          </a:xfrm>
                          <a:prstGeom prst="rect">
                            <a:avLst/>
                          </a:prstGeom>
                        </pic:spPr>
                      </pic:pic>
                    </a:graphicData>
                  </a:graphic>
                </wp:inline>
              </w:drawing>
            </w:r>
          </w:p>
          <w:p w14:paraId="4991AEDA" w14:textId="72EC9851" w:rsidR="00082C7F" w:rsidRDefault="00082C7F" w:rsidP="00325F2A">
            <w:pPr>
              <w:ind w:left="0"/>
              <w:jc w:val="center"/>
            </w:pPr>
          </w:p>
        </w:tc>
      </w:tr>
      <w:tr w:rsidR="00964C0D" w14:paraId="47B91BCF" w14:textId="77777777" w:rsidTr="00964C0D">
        <w:trPr>
          <w:trHeight w:val="1453"/>
        </w:trPr>
        <w:tc>
          <w:tcPr>
            <w:tcW w:w="1081" w:type="dxa"/>
            <w:vAlign w:val="center"/>
          </w:tcPr>
          <w:p w14:paraId="4A03B74B" w14:textId="77777777" w:rsidR="00964C0D" w:rsidRDefault="00EE383A" w:rsidP="00964C0D">
            <w:pPr>
              <w:pStyle w:val="HTMLconformatoprevio"/>
              <w:shd w:val="clear" w:color="auto" w:fill="FFFFFF"/>
              <w:wordWrap w:val="0"/>
              <w:rPr>
                <w:rFonts w:ascii="Roboto" w:hAnsi="Roboto"/>
                <w:sz w:val="18"/>
                <w:szCs w:val="18"/>
              </w:rPr>
            </w:pPr>
            <w:r w:rsidRPr="00964C0D">
              <w:rPr>
                <w:rFonts w:ascii="Roboto" w:hAnsi="Roboto"/>
                <w:sz w:val="18"/>
                <w:szCs w:val="18"/>
              </w:rPr>
              <w:t>50%</w:t>
            </w:r>
            <w:r w:rsidR="00964C0D" w:rsidRPr="00964C0D">
              <w:rPr>
                <w:rFonts w:ascii="Roboto" w:hAnsi="Roboto"/>
                <w:sz w:val="18"/>
                <w:szCs w:val="18"/>
              </w:rPr>
              <w:t xml:space="preserve">: 159897 </w:t>
            </w:r>
            <w:r w:rsidRPr="00964C0D">
              <w:rPr>
                <w:rFonts w:ascii="Roboto" w:hAnsi="Roboto"/>
                <w:sz w:val="18"/>
                <w:szCs w:val="18"/>
              </w:rPr>
              <w:t xml:space="preserve">datos </w:t>
            </w:r>
          </w:p>
          <w:p w14:paraId="4C3B4FD3" w14:textId="5D9220DD" w:rsidR="00EE383A" w:rsidRPr="00964C0D" w:rsidRDefault="00EE383A" w:rsidP="00964C0D">
            <w:pPr>
              <w:pStyle w:val="HTMLconformatoprevio"/>
              <w:shd w:val="clear" w:color="auto" w:fill="FFFFFF"/>
              <w:wordWrap w:val="0"/>
              <w:rPr>
                <w:rFonts w:ascii="Roboto" w:hAnsi="Roboto"/>
              </w:rPr>
            </w:pPr>
            <w:r w:rsidRPr="00964C0D">
              <w:rPr>
                <w:rFonts w:ascii="Roboto" w:hAnsi="Roboto"/>
                <w:sz w:val="18"/>
                <w:szCs w:val="18"/>
              </w:rPr>
              <w:t>faltantes</w:t>
            </w:r>
          </w:p>
        </w:tc>
        <w:tc>
          <w:tcPr>
            <w:tcW w:w="4589" w:type="dxa"/>
          </w:tcPr>
          <w:p w14:paraId="467BD2F7" w14:textId="34FD4752" w:rsidR="00EE383A" w:rsidRDefault="007E5432" w:rsidP="00325F2A">
            <w:pPr>
              <w:ind w:left="0"/>
              <w:jc w:val="center"/>
            </w:pPr>
            <w:r w:rsidRPr="00964C0D">
              <w:rPr>
                <w:noProof/>
              </w:rPr>
              <w:drawing>
                <wp:anchor distT="0" distB="0" distL="114300" distR="114300" simplePos="0" relativeHeight="251679744" behindDoc="0" locked="0" layoutInCell="1" allowOverlap="1" wp14:anchorId="3DC9B211" wp14:editId="26C65176">
                  <wp:simplePos x="0" y="0"/>
                  <wp:positionH relativeFrom="column">
                    <wp:posOffset>349885</wp:posOffset>
                  </wp:positionH>
                  <wp:positionV relativeFrom="paragraph">
                    <wp:posOffset>71755</wp:posOffset>
                  </wp:positionV>
                  <wp:extent cx="2066925" cy="1626987"/>
                  <wp:effectExtent l="0" t="0" r="0" b="0"/>
                  <wp:wrapNone/>
                  <wp:docPr id="466" name="Imagen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066925" cy="1626987"/>
                          </a:xfrm>
                          <a:prstGeom prst="rect">
                            <a:avLst/>
                          </a:prstGeom>
                        </pic:spPr>
                      </pic:pic>
                    </a:graphicData>
                  </a:graphic>
                </wp:anchor>
              </w:drawing>
            </w:r>
          </w:p>
          <w:p w14:paraId="0077DFBD" w14:textId="39D17EE1" w:rsidR="00964C0D" w:rsidRDefault="00964C0D" w:rsidP="00325F2A">
            <w:pPr>
              <w:ind w:left="0"/>
              <w:jc w:val="center"/>
            </w:pPr>
          </w:p>
        </w:tc>
        <w:tc>
          <w:tcPr>
            <w:tcW w:w="4770" w:type="dxa"/>
            <w:vAlign w:val="center"/>
          </w:tcPr>
          <w:p w14:paraId="1A723FBA" w14:textId="0B3E1682" w:rsidR="00EE383A" w:rsidRDefault="00964C0D" w:rsidP="00325F2A">
            <w:pPr>
              <w:ind w:left="0"/>
              <w:jc w:val="center"/>
            </w:pPr>
            <w:r w:rsidRPr="00964C0D">
              <w:rPr>
                <w:noProof/>
              </w:rPr>
              <w:drawing>
                <wp:inline distT="0" distB="0" distL="0" distR="0" wp14:anchorId="67F22E80" wp14:editId="153F03EC">
                  <wp:extent cx="2208207" cy="1695881"/>
                  <wp:effectExtent l="0" t="0" r="1905" b="0"/>
                  <wp:docPr id="467" name="Imagen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Lst>
                          </a:blip>
                          <a:stretch>
                            <a:fillRect/>
                          </a:stretch>
                        </pic:blipFill>
                        <pic:spPr>
                          <a:xfrm>
                            <a:off x="0" y="0"/>
                            <a:ext cx="2228021" cy="1711098"/>
                          </a:xfrm>
                          <a:prstGeom prst="rect">
                            <a:avLst/>
                          </a:prstGeom>
                        </pic:spPr>
                      </pic:pic>
                    </a:graphicData>
                  </a:graphic>
                </wp:inline>
              </w:drawing>
            </w:r>
          </w:p>
        </w:tc>
      </w:tr>
    </w:tbl>
    <w:p w14:paraId="4B9C3160" w14:textId="77777777" w:rsidR="00675506" w:rsidRDefault="00675506" w:rsidP="007E334D">
      <w:pPr>
        <w:jc w:val="both"/>
      </w:pPr>
    </w:p>
    <w:p w14:paraId="39859D05" w14:textId="22FE433F" w:rsidR="00675506" w:rsidRDefault="00675506" w:rsidP="007E334D">
      <w:pPr>
        <w:jc w:val="both"/>
      </w:pPr>
      <w:r>
        <w:t>A partir de la Tabla 2 se puede decir que una imputación por media, como es de esperarse, disminuye la varianza de la distribución, dado que los nuevos valores imputados corresponden a la media del atributo.</w:t>
      </w:r>
    </w:p>
    <w:p w14:paraId="2CE64223" w14:textId="51938E17" w:rsidR="00675506" w:rsidRDefault="007E5432" w:rsidP="007E334D">
      <w:pPr>
        <w:jc w:val="both"/>
      </w:pPr>
      <w:r>
        <w:t>Ahora, en la Ilustración 13 se muestra el resultado de haber generado datos faltantes en el atributo Race.</w:t>
      </w:r>
      <w:r w:rsidRPr="007E5432">
        <w:rPr>
          <w:noProof/>
        </w:rPr>
        <w:t xml:space="preserve"> </w:t>
      </w:r>
    </w:p>
    <w:p w14:paraId="42C19D72" w14:textId="24BEEEB6" w:rsidR="007E5432" w:rsidRDefault="007E5432" w:rsidP="007E5432">
      <w:pPr>
        <w:keepNext/>
        <w:jc w:val="center"/>
      </w:pPr>
      <w:r>
        <w:rPr>
          <w:noProof/>
        </w:rPr>
        <mc:AlternateContent>
          <mc:Choice Requires="wps">
            <w:drawing>
              <wp:anchor distT="0" distB="0" distL="114300" distR="114300" simplePos="0" relativeHeight="251681792" behindDoc="0" locked="0" layoutInCell="1" allowOverlap="1" wp14:anchorId="077B205F" wp14:editId="2D76918F">
                <wp:simplePos x="0" y="0"/>
                <wp:positionH relativeFrom="column">
                  <wp:posOffset>2172970</wp:posOffset>
                </wp:positionH>
                <wp:positionV relativeFrom="paragraph">
                  <wp:posOffset>997586</wp:posOffset>
                </wp:positionV>
                <wp:extent cx="1929768" cy="239394"/>
                <wp:effectExtent l="64453" t="11747" r="77787" b="96838"/>
                <wp:wrapNone/>
                <wp:docPr id="75" name="Rectángulo 75"/>
                <wp:cNvGraphicFramePr/>
                <a:graphic xmlns:a="http://schemas.openxmlformats.org/drawingml/2006/main">
                  <a:graphicData uri="http://schemas.microsoft.com/office/word/2010/wordprocessingShape">
                    <wps:wsp>
                      <wps:cNvSpPr/>
                      <wps:spPr>
                        <a:xfrm rot="5400000">
                          <a:off x="0" y="0"/>
                          <a:ext cx="1929768" cy="239394"/>
                        </a:xfrm>
                        <a:prstGeom prst="rect">
                          <a:avLst/>
                        </a:prstGeom>
                        <a:noFill/>
                        <a:ln>
                          <a:solidFill>
                            <a:srgbClr val="FFC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780F8F" id="Rectángulo 75" o:spid="_x0000_s1026" style="position:absolute;margin-left:171.1pt;margin-top:78.55pt;width:151.95pt;height:18.85pt;rotation:9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" filled="f" strokecolor="#ffc000">
                <v:shadow on="t" color="black" opacity="22937f" origin=",.5" offset="0,.63889mm"/>
              </v:rect>
            </w:pict>
          </mc:Fallback>
        </mc:AlternateContent>
      </w:r>
      <w:r w:rsidR="0035603D" w:rsidRPr="0035603D">
        <w:rPr>
          <w:noProof/>
        </w:rPr>
        <w:drawing>
          <wp:inline distT="0" distB="0" distL="0" distR="0" wp14:anchorId="5BC15CF1" wp14:editId="241760EB">
            <wp:extent cx="3219615" cy="2000353"/>
            <wp:effectExtent l="0" t="0" r="0" b="0"/>
            <wp:docPr id="477" name="Imagen 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19615" cy="2000353"/>
                    </a:xfrm>
                    <a:prstGeom prst="rect">
                      <a:avLst/>
                    </a:prstGeom>
                  </pic:spPr>
                </pic:pic>
              </a:graphicData>
            </a:graphic>
          </wp:inline>
        </w:drawing>
      </w:r>
    </w:p>
    <w:p w14:paraId="6D1F786A" w14:textId="161150A1" w:rsidR="00346B47" w:rsidRDefault="007E5432" w:rsidP="007E5432">
      <w:pPr>
        <w:pStyle w:val="Descripcin"/>
        <w:jc w:val="center"/>
      </w:pPr>
      <w:r>
        <w:t xml:space="preserve">Ilustración </w:t>
      </w:r>
      <w:r>
        <w:fldChar w:fldCharType="begin"/>
      </w:r>
      <w:r>
        <w:instrText xml:space="preserve"> SEQ Ilustración \* ARABIC </w:instrText>
      </w:r>
      <w:r>
        <w:fldChar w:fldCharType="separate"/>
      </w:r>
      <w:r w:rsidR="005A6F16">
        <w:rPr>
          <w:noProof/>
        </w:rPr>
        <w:t>13</w:t>
      </w:r>
      <w:r>
        <w:fldChar w:fldCharType="end"/>
      </w:r>
      <w:r>
        <w:t>.</w:t>
      </w:r>
      <w:r w:rsidRPr="007E5432">
        <w:t xml:space="preserve"> </w:t>
      </w:r>
      <w:r>
        <w:t>Valores faltantes en el atributo Race.</w:t>
      </w:r>
    </w:p>
    <w:p w14:paraId="72CA2F0A" w14:textId="0D89C732" w:rsidR="007E5432" w:rsidRDefault="007E5432" w:rsidP="007E5432">
      <w:r>
        <w:t>Para la imputación por moda se tomó como ejemplo el atributo Race, sin normalizar</w:t>
      </w:r>
      <w:r w:rsidR="00BA21B2">
        <w:t>, pero codificado (Ver Tabla 3).</w:t>
      </w:r>
    </w:p>
    <w:p w14:paraId="45225EF2" w14:textId="3695AD85" w:rsidR="00BA21B2" w:rsidRDefault="00BA21B2" w:rsidP="00BA21B2">
      <w:pPr>
        <w:pStyle w:val="Descripcin"/>
        <w:keepNext/>
        <w:jc w:val="center"/>
      </w:pPr>
      <w:r>
        <w:t xml:space="preserve">Tabla </w:t>
      </w:r>
      <w:r>
        <w:fldChar w:fldCharType="begin"/>
      </w:r>
      <w:r>
        <w:instrText xml:space="preserve"> SEQ Tabla \* ARABIC </w:instrText>
      </w:r>
      <w:r>
        <w:fldChar w:fldCharType="separate"/>
      </w:r>
      <w:r w:rsidR="004B6072">
        <w:rPr>
          <w:noProof/>
        </w:rPr>
        <w:t>3</w:t>
      </w:r>
      <w:r>
        <w:fldChar w:fldCharType="end"/>
      </w:r>
      <w:r>
        <w:t>. Codificación en atributo: Race.</w:t>
      </w:r>
    </w:p>
    <w:tbl>
      <w:tblPr>
        <w:tblStyle w:val="Tablaconcuadrcula"/>
        <w:tblW w:w="0" w:type="auto"/>
        <w:jc w:val="center"/>
        <w:tblLook w:val="04A0" w:firstRow="1" w:lastRow="0" w:firstColumn="1" w:lastColumn="0" w:noHBand="0" w:noVBand="1"/>
      </w:tblPr>
      <w:tblGrid>
        <w:gridCol w:w="1714"/>
        <w:gridCol w:w="970"/>
      </w:tblGrid>
      <w:tr w:rsidR="00BA21B2" w14:paraId="151D422E" w14:textId="77777777" w:rsidTr="007E334D">
        <w:trPr>
          <w:trHeight w:val="239"/>
          <w:jc w:val="center"/>
        </w:trPr>
        <w:tc>
          <w:tcPr>
            <w:tcW w:w="1714" w:type="dxa"/>
          </w:tcPr>
          <w:p w14:paraId="4343CC77" w14:textId="77777777" w:rsidR="00BA21B2" w:rsidRPr="000356DF" w:rsidRDefault="00BA21B2" w:rsidP="00FF285C">
            <w:pPr>
              <w:ind w:left="0"/>
              <w:jc w:val="both"/>
              <w:rPr>
                <w:color w:val="595959" w:themeColor="text1" w:themeTint="A6"/>
                <w:sz w:val="18"/>
                <w:szCs w:val="18"/>
              </w:rPr>
            </w:pPr>
            <w:r w:rsidRPr="000356DF">
              <w:rPr>
                <w:color w:val="595959" w:themeColor="text1" w:themeTint="A6"/>
                <w:sz w:val="18"/>
                <w:szCs w:val="18"/>
              </w:rPr>
              <w:t>Categórico</w:t>
            </w:r>
          </w:p>
        </w:tc>
        <w:tc>
          <w:tcPr>
            <w:tcW w:w="746" w:type="dxa"/>
          </w:tcPr>
          <w:p w14:paraId="1B07CBAC" w14:textId="77777777" w:rsidR="00BA21B2" w:rsidRPr="000356DF" w:rsidRDefault="00BA21B2" w:rsidP="00FF285C">
            <w:pPr>
              <w:ind w:left="0"/>
              <w:jc w:val="both"/>
              <w:rPr>
                <w:color w:val="595959" w:themeColor="text1" w:themeTint="A6"/>
                <w:sz w:val="18"/>
                <w:szCs w:val="18"/>
              </w:rPr>
            </w:pPr>
            <w:r w:rsidRPr="000356DF">
              <w:rPr>
                <w:color w:val="595959" w:themeColor="text1" w:themeTint="A6"/>
                <w:sz w:val="18"/>
                <w:szCs w:val="18"/>
              </w:rPr>
              <w:t>numérico</w:t>
            </w:r>
          </w:p>
        </w:tc>
      </w:tr>
      <w:tr w:rsidR="00BA21B2" w14:paraId="24AC1159" w14:textId="77777777" w:rsidTr="007E334D">
        <w:trPr>
          <w:trHeight w:val="239"/>
          <w:jc w:val="center"/>
        </w:trPr>
        <w:tc>
          <w:tcPr>
            <w:tcW w:w="1714" w:type="dxa"/>
            <w:vAlign w:val="center"/>
          </w:tcPr>
          <w:p w14:paraId="1E809722" w14:textId="77777777" w:rsidR="00BA21B2" w:rsidRPr="000356DF" w:rsidRDefault="00BA21B2" w:rsidP="007E334D">
            <w:pPr>
              <w:ind w:left="0"/>
              <w:jc w:val="center"/>
              <w:rPr>
                <w:color w:val="595959" w:themeColor="text1" w:themeTint="A6"/>
                <w:sz w:val="18"/>
                <w:szCs w:val="18"/>
              </w:rPr>
            </w:pPr>
            <w:r w:rsidRPr="000356DF">
              <w:rPr>
                <w:color w:val="595959" w:themeColor="text1" w:themeTint="A6"/>
                <w:sz w:val="18"/>
                <w:szCs w:val="18"/>
              </w:rPr>
              <w:t>White</w:t>
            </w:r>
          </w:p>
        </w:tc>
        <w:tc>
          <w:tcPr>
            <w:tcW w:w="746" w:type="dxa"/>
            <w:vAlign w:val="center"/>
          </w:tcPr>
          <w:p w14:paraId="4632C493" w14:textId="77777777" w:rsidR="00BA21B2" w:rsidRPr="000356DF" w:rsidRDefault="00BA21B2" w:rsidP="007E334D">
            <w:pPr>
              <w:ind w:left="0"/>
              <w:jc w:val="center"/>
              <w:rPr>
                <w:color w:val="595959" w:themeColor="text1" w:themeTint="A6"/>
                <w:sz w:val="18"/>
                <w:szCs w:val="18"/>
              </w:rPr>
            </w:pPr>
            <w:r w:rsidRPr="000356DF">
              <w:rPr>
                <w:color w:val="595959" w:themeColor="text1" w:themeTint="A6"/>
                <w:sz w:val="18"/>
                <w:szCs w:val="18"/>
              </w:rPr>
              <w:t>0</w:t>
            </w:r>
          </w:p>
        </w:tc>
      </w:tr>
      <w:tr w:rsidR="00BA21B2" w14:paraId="3CBBCB58" w14:textId="77777777" w:rsidTr="007E334D">
        <w:trPr>
          <w:trHeight w:val="224"/>
          <w:jc w:val="center"/>
        </w:trPr>
        <w:tc>
          <w:tcPr>
            <w:tcW w:w="1714" w:type="dxa"/>
            <w:vAlign w:val="center"/>
          </w:tcPr>
          <w:p w14:paraId="782243EB" w14:textId="77777777" w:rsidR="00BA21B2" w:rsidRPr="000356DF" w:rsidRDefault="00BA21B2" w:rsidP="007E334D">
            <w:pPr>
              <w:ind w:left="0"/>
              <w:jc w:val="center"/>
              <w:rPr>
                <w:color w:val="595959" w:themeColor="text1" w:themeTint="A6"/>
                <w:sz w:val="18"/>
                <w:szCs w:val="18"/>
              </w:rPr>
            </w:pPr>
            <w:r w:rsidRPr="000356DF">
              <w:rPr>
                <w:color w:val="595959" w:themeColor="text1" w:themeTint="A6"/>
                <w:sz w:val="18"/>
                <w:szCs w:val="18"/>
              </w:rPr>
              <w:t>Black</w:t>
            </w:r>
          </w:p>
        </w:tc>
        <w:tc>
          <w:tcPr>
            <w:tcW w:w="746" w:type="dxa"/>
            <w:vAlign w:val="center"/>
          </w:tcPr>
          <w:p w14:paraId="55947E3D" w14:textId="77777777" w:rsidR="00BA21B2" w:rsidRPr="000356DF" w:rsidRDefault="00BA21B2" w:rsidP="007E334D">
            <w:pPr>
              <w:ind w:left="0"/>
              <w:jc w:val="center"/>
              <w:rPr>
                <w:color w:val="595959" w:themeColor="text1" w:themeTint="A6"/>
                <w:sz w:val="18"/>
                <w:szCs w:val="18"/>
              </w:rPr>
            </w:pPr>
            <w:r w:rsidRPr="000356DF">
              <w:rPr>
                <w:color w:val="595959" w:themeColor="text1" w:themeTint="A6"/>
                <w:sz w:val="18"/>
                <w:szCs w:val="18"/>
              </w:rPr>
              <w:t>1</w:t>
            </w:r>
          </w:p>
        </w:tc>
      </w:tr>
      <w:tr w:rsidR="00BA21B2" w14:paraId="062EC37A" w14:textId="77777777" w:rsidTr="007E334D">
        <w:trPr>
          <w:trHeight w:val="239"/>
          <w:jc w:val="center"/>
        </w:trPr>
        <w:tc>
          <w:tcPr>
            <w:tcW w:w="1714" w:type="dxa"/>
            <w:vAlign w:val="center"/>
          </w:tcPr>
          <w:p w14:paraId="0B74B900" w14:textId="77777777" w:rsidR="00BA21B2" w:rsidRPr="000356DF" w:rsidRDefault="00BA21B2" w:rsidP="007E334D">
            <w:pPr>
              <w:ind w:left="0"/>
              <w:jc w:val="center"/>
              <w:rPr>
                <w:color w:val="595959" w:themeColor="text1" w:themeTint="A6"/>
                <w:sz w:val="18"/>
                <w:szCs w:val="18"/>
              </w:rPr>
            </w:pPr>
            <w:proofErr w:type="spellStart"/>
            <w:r w:rsidRPr="000356DF">
              <w:rPr>
                <w:color w:val="595959" w:themeColor="text1" w:themeTint="A6"/>
                <w:sz w:val="18"/>
                <w:szCs w:val="18"/>
              </w:rPr>
              <w:t>Asian</w:t>
            </w:r>
            <w:proofErr w:type="spellEnd"/>
          </w:p>
        </w:tc>
        <w:tc>
          <w:tcPr>
            <w:tcW w:w="746" w:type="dxa"/>
            <w:vAlign w:val="center"/>
          </w:tcPr>
          <w:p w14:paraId="17E9FA29" w14:textId="77777777" w:rsidR="00BA21B2" w:rsidRPr="000356DF" w:rsidRDefault="00BA21B2" w:rsidP="007E334D">
            <w:pPr>
              <w:ind w:left="0"/>
              <w:jc w:val="center"/>
              <w:rPr>
                <w:color w:val="595959" w:themeColor="text1" w:themeTint="A6"/>
                <w:sz w:val="18"/>
                <w:szCs w:val="18"/>
              </w:rPr>
            </w:pPr>
            <w:r w:rsidRPr="000356DF">
              <w:rPr>
                <w:color w:val="595959" w:themeColor="text1" w:themeTint="A6"/>
                <w:sz w:val="18"/>
                <w:szCs w:val="18"/>
              </w:rPr>
              <w:t>2</w:t>
            </w:r>
          </w:p>
        </w:tc>
      </w:tr>
      <w:tr w:rsidR="00BA21B2" w:rsidRPr="00EC48B7" w14:paraId="1B5ABB63" w14:textId="77777777" w:rsidTr="007E334D">
        <w:trPr>
          <w:trHeight w:val="239"/>
          <w:jc w:val="center"/>
        </w:trPr>
        <w:tc>
          <w:tcPr>
            <w:tcW w:w="1714" w:type="dxa"/>
            <w:vAlign w:val="center"/>
          </w:tcPr>
          <w:p w14:paraId="4B0DC4DC" w14:textId="77777777" w:rsidR="00BA21B2" w:rsidRPr="000356DF" w:rsidRDefault="00BA21B2" w:rsidP="007E334D">
            <w:pPr>
              <w:ind w:left="0"/>
              <w:jc w:val="center"/>
              <w:rPr>
                <w:color w:val="595959" w:themeColor="text1" w:themeTint="A6"/>
                <w:sz w:val="18"/>
                <w:szCs w:val="18"/>
                <w:lang w:val="en-US"/>
              </w:rPr>
            </w:pPr>
            <w:r w:rsidRPr="000356DF">
              <w:rPr>
                <w:color w:val="595959" w:themeColor="text1" w:themeTint="A6"/>
                <w:sz w:val="18"/>
                <w:szCs w:val="18"/>
                <w:lang w:val="en-US"/>
              </w:rPr>
              <w:t>American Indian/ Alaskan Native Race</w:t>
            </w:r>
          </w:p>
        </w:tc>
        <w:tc>
          <w:tcPr>
            <w:tcW w:w="746" w:type="dxa"/>
            <w:vAlign w:val="center"/>
          </w:tcPr>
          <w:p w14:paraId="6A4605D5" w14:textId="77777777" w:rsidR="00BA21B2" w:rsidRPr="000356DF" w:rsidRDefault="00BA21B2" w:rsidP="007E334D">
            <w:pPr>
              <w:ind w:left="0"/>
              <w:jc w:val="center"/>
              <w:rPr>
                <w:color w:val="595959" w:themeColor="text1" w:themeTint="A6"/>
                <w:sz w:val="18"/>
                <w:szCs w:val="18"/>
                <w:lang w:val="en-US"/>
              </w:rPr>
            </w:pPr>
            <w:r w:rsidRPr="000356DF">
              <w:rPr>
                <w:color w:val="595959" w:themeColor="text1" w:themeTint="A6"/>
                <w:sz w:val="18"/>
                <w:szCs w:val="18"/>
                <w:lang w:val="en-US"/>
              </w:rPr>
              <w:t>3</w:t>
            </w:r>
          </w:p>
        </w:tc>
      </w:tr>
      <w:tr w:rsidR="00BA21B2" w:rsidRPr="00EC48B7" w14:paraId="78514F44" w14:textId="77777777" w:rsidTr="007E334D">
        <w:trPr>
          <w:trHeight w:val="239"/>
          <w:jc w:val="center"/>
        </w:trPr>
        <w:tc>
          <w:tcPr>
            <w:tcW w:w="1714" w:type="dxa"/>
            <w:vAlign w:val="center"/>
          </w:tcPr>
          <w:p w14:paraId="02D373E0" w14:textId="77777777" w:rsidR="00BA21B2" w:rsidRPr="000356DF" w:rsidRDefault="00BA21B2" w:rsidP="007E334D">
            <w:pPr>
              <w:ind w:left="0"/>
              <w:jc w:val="center"/>
              <w:rPr>
                <w:color w:val="595959" w:themeColor="text1" w:themeTint="A6"/>
                <w:sz w:val="18"/>
                <w:szCs w:val="18"/>
                <w:lang w:val="en-US"/>
              </w:rPr>
            </w:pPr>
            <w:r w:rsidRPr="000356DF">
              <w:rPr>
                <w:color w:val="595959" w:themeColor="text1" w:themeTint="A6"/>
                <w:sz w:val="18"/>
                <w:szCs w:val="18"/>
                <w:lang w:val="en-US"/>
              </w:rPr>
              <w:t>Other</w:t>
            </w:r>
          </w:p>
        </w:tc>
        <w:tc>
          <w:tcPr>
            <w:tcW w:w="746" w:type="dxa"/>
            <w:vAlign w:val="center"/>
          </w:tcPr>
          <w:p w14:paraId="0511009E" w14:textId="77777777" w:rsidR="00BA21B2" w:rsidRPr="000356DF" w:rsidRDefault="00BA21B2" w:rsidP="007E334D">
            <w:pPr>
              <w:ind w:left="0"/>
              <w:jc w:val="center"/>
              <w:rPr>
                <w:color w:val="595959" w:themeColor="text1" w:themeTint="A6"/>
                <w:sz w:val="18"/>
                <w:szCs w:val="18"/>
                <w:lang w:val="en-US"/>
              </w:rPr>
            </w:pPr>
            <w:r w:rsidRPr="000356DF">
              <w:rPr>
                <w:color w:val="595959" w:themeColor="text1" w:themeTint="A6"/>
                <w:sz w:val="18"/>
                <w:szCs w:val="18"/>
                <w:lang w:val="en-US"/>
              </w:rPr>
              <w:t>4</w:t>
            </w:r>
          </w:p>
        </w:tc>
      </w:tr>
      <w:tr w:rsidR="00BA21B2" w:rsidRPr="00EC48B7" w14:paraId="45B25B50" w14:textId="77777777" w:rsidTr="007E334D">
        <w:trPr>
          <w:trHeight w:val="239"/>
          <w:jc w:val="center"/>
        </w:trPr>
        <w:tc>
          <w:tcPr>
            <w:tcW w:w="1714" w:type="dxa"/>
            <w:vAlign w:val="center"/>
          </w:tcPr>
          <w:p w14:paraId="625AD86E" w14:textId="77777777" w:rsidR="00BA21B2" w:rsidRPr="000356DF" w:rsidRDefault="00BA21B2" w:rsidP="007E334D">
            <w:pPr>
              <w:ind w:left="0"/>
              <w:jc w:val="center"/>
              <w:rPr>
                <w:color w:val="595959" w:themeColor="text1" w:themeTint="A6"/>
                <w:sz w:val="18"/>
                <w:szCs w:val="18"/>
                <w:lang w:val="en-US"/>
              </w:rPr>
            </w:pPr>
            <w:r w:rsidRPr="000356DF">
              <w:rPr>
                <w:color w:val="595959" w:themeColor="text1" w:themeTint="A6"/>
                <w:sz w:val="18"/>
                <w:szCs w:val="18"/>
                <w:lang w:val="en-US"/>
              </w:rPr>
              <w:t>Hispanic</w:t>
            </w:r>
          </w:p>
        </w:tc>
        <w:tc>
          <w:tcPr>
            <w:tcW w:w="746" w:type="dxa"/>
            <w:vAlign w:val="center"/>
          </w:tcPr>
          <w:p w14:paraId="522DE4E1" w14:textId="77777777" w:rsidR="00BA21B2" w:rsidRPr="000356DF" w:rsidRDefault="00BA21B2" w:rsidP="007E334D">
            <w:pPr>
              <w:ind w:left="0"/>
              <w:jc w:val="center"/>
              <w:rPr>
                <w:color w:val="595959" w:themeColor="text1" w:themeTint="A6"/>
                <w:sz w:val="18"/>
                <w:szCs w:val="18"/>
                <w:lang w:val="en-US"/>
              </w:rPr>
            </w:pPr>
            <w:r w:rsidRPr="000356DF">
              <w:rPr>
                <w:color w:val="595959" w:themeColor="text1" w:themeTint="A6"/>
                <w:sz w:val="18"/>
                <w:szCs w:val="18"/>
                <w:lang w:val="en-US"/>
              </w:rPr>
              <w:t>5</w:t>
            </w:r>
          </w:p>
        </w:tc>
      </w:tr>
    </w:tbl>
    <w:p w14:paraId="2961EA73" w14:textId="75F98F45" w:rsidR="007E334D" w:rsidRDefault="007E334D" w:rsidP="007E334D">
      <w:pPr>
        <w:ind w:left="0"/>
        <w:jc w:val="both"/>
      </w:pPr>
      <w:r>
        <w:t>En la Tabla 4 se pueden apreciar las distribuciones de los datos, específicamente del atributo Race, antes y después de la imputación por moda, en tres distintas situaciones, cuando se tiene un 10%, 25% y 50% de datos faltantes en el atributo.</w:t>
      </w:r>
    </w:p>
    <w:p w14:paraId="1A105853" w14:textId="77777777" w:rsidR="0005175F" w:rsidRPr="007E5432" w:rsidRDefault="0005175F" w:rsidP="007E5432"/>
    <w:p w14:paraId="0245323E" w14:textId="6C02ABF1" w:rsidR="007E5432" w:rsidRDefault="007E5432" w:rsidP="007E5432">
      <w:pPr>
        <w:pStyle w:val="Descripcin"/>
        <w:keepNext/>
      </w:pPr>
      <w:r>
        <w:t xml:space="preserve">Tabla </w:t>
      </w:r>
      <w:r>
        <w:fldChar w:fldCharType="begin"/>
      </w:r>
      <w:r>
        <w:instrText xml:space="preserve"> SEQ Tabla \* ARABIC </w:instrText>
      </w:r>
      <w:r>
        <w:fldChar w:fldCharType="separate"/>
      </w:r>
      <w:r w:rsidR="004B6072">
        <w:rPr>
          <w:noProof/>
        </w:rPr>
        <w:t>4</w:t>
      </w:r>
      <w:r>
        <w:fldChar w:fldCharType="end"/>
      </w:r>
      <w:r>
        <w:t>.</w:t>
      </w:r>
      <w:r w:rsidRPr="007E5432">
        <w:t xml:space="preserve"> </w:t>
      </w:r>
      <w:r>
        <w:t>Comparación de distribuciones de imputaciones por moda.</w:t>
      </w:r>
    </w:p>
    <w:tbl>
      <w:tblPr>
        <w:tblStyle w:val="Tablaconcuadrcula"/>
        <w:tblW w:w="10403" w:type="dxa"/>
        <w:tblInd w:w="-365" w:type="dxa"/>
        <w:tblLook w:val="04A0" w:firstRow="1" w:lastRow="0" w:firstColumn="1" w:lastColumn="0" w:noHBand="0" w:noVBand="1"/>
      </w:tblPr>
      <w:tblGrid>
        <w:gridCol w:w="1077"/>
        <w:gridCol w:w="4573"/>
        <w:gridCol w:w="4753"/>
      </w:tblGrid>
      <w:tr w:rsidR="0035603D" w14:paraId="259B93CC" w14:textId="77777777" w:rsidTr="007E334D">
        <w:trPr>
          <w:trHeight w:val="257"/>
        </w:trPr>
        <w:tc>
          <w:tcPr>
            <w:tcW w:w="1077" w:type="dxa"/>
            <w:vAlign w:val="center"/>
          </w:tcPr>
          <w:p w14:paraId="604BFDA9" w14:textId="77777777" w:rsidR="0035603D" w:rsidRDefault="0035603D" w:rsidP="00FF285C">
            <w:pPr>
              <w:ind w:left="0"/>
              <w:jc w:val="center"/>
            </w:pPr>
          </w:p>
        </w:tc>
        <w:tc>
          <w:tcPr>
            <w:tcW w:w="4573" w:type="dxa"/>
            <w:vAlign w:val="center"/>
          </w:tcPr>
          <w:p w14:paraId="5E4F17BB" w14:textId="77777777" w:rsidR="0035603D" w:rsidRDefault="0035603D" w:rsidP="00FF285C">
            <w:pPr>
              <w:ind w:left="0"/>
              <w:jc w:val="center"/>
            </w:pPr>
            <w:r>
              <w:t>Distribución de los datos antes de la imputación</w:t>
            </w:r>
          </w:p>
        </w:tc>
        <w:tc>
          <w:tcPr>
            <w:tcW w:w="4753" w:type="dxa"/>
            <w:vAlign w:val="center"/>
          </w:tcPr>
          <w:p w14:paraId="1B4E4AE2" w14:textId="072B78C1" w:rsidR="0035603D" w:rsidRDefault="0035603D" w:rsidP="00FF285C">
            <w:pPr>
              <w:ind w:left="0"/>
              <w:jc w:val="center"/>
            </w:pPr>
            <w:r>
              <w:t>Imputación por m</w:t>
            </w:r>
            <w:r w:rsidR="00AD6E74">
              <w:t>oda</w:t>
            </w:r>
          </w:p>
        </w:tc>
      </w:tr>
      <w:tr w:rsidR="0035603D" w14:paraId="5213004E" w14:textId="77777777" w:rsidTr="007E334D">
        <w:trPr>
          <w:trHeight w:val="381"/>
        </w:trPr>
        <w:tc>
          <w:tcPr>
            <w:tcW w:w="1077" w:type="dxa"/>
            <w:vAlign w:val="center"/>
          </w:tcPr>
          <w:p w14:paraId="5C81CED3" w14:textId="77777777" w:rsidR="0035603D" w:rsidRPr="00964C0D" w:rsidRDefault="0035603D" w:rsidP="00FF285C">
            <w:pPr>
              <w:ind w:left="0"/>
              <w:jc w:val="center"/>
              <w:rPr>
                <w:color w:val="auto"/>
                <w:sz w:val="18"/>
                <w:szCs w:val="18"/>
              </w:rPr>
            </w:pPr>
            <w:r w:rsidRPr="00964C0D">
              <w:rPr>
                <w:color w:val="auto"/>
                <w:sz w:val="18"/>
                <w:szCs w:val="18"/>
              </w:rPr>
              <w:t>10%: 31979 datos faltantes</w:t>
            </w:r>
          </w:p>
          <w:p w14:paraId="7AE86D0F" w14:textId="77777777" w:rsidR="0035603D" w:rsidRDefault="0035603D" w:rsidP="00FF285C">
            <w:pPr>
              <w:ind w:left="0"/>
              <w:jc w:val="center"/>
            </w:pPr>
          </w:p>
        </w:tc>
        <w:tc>
          <w:tcPr>
            <w:tcW w:w="4573" w:type="dxa"/>
            <w:vAlign w:val="center"/>
          </w:tcPr>
          <w:p w14:paraId="41ACD4AE" w14:textId="77777777" w:rsidR="0035603D" w:rsidRDefault="0035603D" w:rsidP="00FF285C">
            <w:pPr>
              <w:ind w:left="0"/>
              <w:jc w:val="center"/>
            </w:pPr>
            <w:r>
              <w:rPr>
                <w:noProof/>
              </w:rPr>
              <w:drawing>
                <wp:anchor distT="0" distB="0" distL="114300" distR="114300" simplePos="0" relativeHeight="251669504" behindDoc="0" locked="0" layoutInCell="1" allowOverlap="1" wp14:anchorId="689A342F" wp14:editId="47ACF588">
                  <wp:simplePos x="0" y="0"/>
                  <wp:positionH relativeFrom="column">
                    <wp:posOffset>296545</wp:posOffset>
                  </wp:positionH>
                  <wp:positionV relativeFrom="paragraph">
                    <wp:posOffset>67945</wp:posOffset>
                  </wp:positionV>
                  <wp:extent cx="2190115" cy="1696085"/>
                  <wp:effectExtent l="0" t="0" r="635" b="0"/>
                  <wp:wrapNone/>
                  <wp:docPr id="468" name="Imagen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 name="Imagen 468"/>
                          <pic:cNvPicPr>
                            <a:picLocks noChangeAspect="1" noChangeArrowheads="1"/>
                          </pic:cNvPicPr>
                        </pic:nvPicPr>
                        <pic:blipFill>
                          <a:blip r:embed="rId48" cstate="print">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2190115" cy="1696085"/>
                          </a:xfrm>
                          <a:prstGeom prst="rect">
                            <a:avLst/>
                          </a:prstGeom>
                          <a:noFill/>
                        </pic:spPr>
                      </pic:pic>
                    </a:graphicData>
                  </a:graphic>
                  <wp14:sizeRelH relativeFrom="margin">
                    <wp14:pctWidth>0</wp14:pctWidth>
                  </wp14:sizeRelH>
                  <wp14:sizeRelV relativeFrom="margin">
                    <wp14:pctHeight>0</wp14:pctHeight>
                  </wp14:sizeRelV>
                </wp:anchor>
              </w:drawing>
            </w:r>
          </w:p>
          <w:p w14:paraId="1E67F759" w14:textId="77777777" w:rsidR="0035603D" w:rsidRPr="001C1956" w:rsidRDefault="0035603D" w:rsidP="00FF285C">
            <w:pPr>
              <w:ind w:left="0"/>
              <w:jc w:val="center"/>
            </w:pPr>
          </w:p>
        </w:tc>
        <w:tc>
          <w:tcPr>
            <w:tcW w:w="4753" w:type="dxa"/>
            <w:vAlign w:val="center"/>
          </w:tcPr>
          <w:p w14:paraId="1588C689" w14:textId="77777777" w:rsidR="0035603D" w:rsidRDefault="0035603D" w:rsidP="00FF285C">
            <w:pPr>
              <w:ind w:left="0"/>
              <w:jc w:val="center"/>
            </w:pPr>
          </w:p>
          <w:p w14:paraId="3B3527E6" w14:textId="77777777" w:rsidR="0035603D" w:rsidRDefault="0035603D" w:rsidP="00FF285C">
            <w:pPr>
              <w:ind w:left="0"/>
              <w:jc w:val="center"/>
            </w:pPr>
            <w:r w:rsidRPr="001C1956">
              <w:rPr>
                <w:noProof/>
              </w:rPr>
              <w:drawing>
                <wp:inline distT="0" distB="0" distL="0" distR="0" wp14:anchorId="2D228EE0" wp14:editId="51542B9C">
                  <wp:extent cx="2223515" cy="1684346"/>
                  <wp:effectExtent l="0" t="0" r="5715" b="0"/>
                  <wp:docPr id="471" name="Imagen 4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 name="Imagen 471"/>
                          <pic:cNvPicPr/>
                        </pic:nvPicPr>
                        <pic:blipFill>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23515" cy="1684346"/>
                          </a:xfrm>
                          <a:prstGeom prst="rect">
                            <a:avLst/>
                          </a:prstGeom>
                        </pic:spPr>
                      </pic:pic>
                    </a:graphicData>
                  </a:graphic>
                </wp:inline>
              </w:drawing>
            </w:r>
          </w:p>
          <w:p w14:paraId="014869E4" w14:textId="77777777" w:rsidR="0035603D" w:rsidRDefault="0035603D" w:rsidP="00FF285C">
            <w:pPr>
              <w:ind w:left="0"/>
              <w:jc w:val="center"/>
            </w:pPr>
          </w:p>
        </w:tc>
      </w:tr>
      <w:tr w:rsidR="0035603D" w14:paraId="4A3DA7FB" w14:textId="77777777" w:rsidTr="007E334D">
        <w:trPr>
          <w:trHeight w:val="374"/>
        </w:trPr>
        <w:tc>
          <w:tcPr>
            <w:tcW w:w="1077" w:type="dxa"/>
            <w:vAlign w:val="center"/>
          </w:tcPr>
          <w:p w14:paraId="3DFF9E2F" w14:textId="77777777" w:rsidR="0035603D" w:rsidRDefault="0035603D" w:rsidP="00FF285C">
            <w:pPr>
              <w:pStyle w:val="HTMLconformatoprevio"/>
              <w:shd w:val="clear" w:color="auto" w:fill="FFFFFF"/>
              <w:wordWrap w:val="0"/>
              <w:jc w:val="center"/>
              <w:rPr>
                <w:rFonts w:ascii="Roboto" w:hAnsi="Roboto"/>
                <w:sz w:val="18"/>
                <w:szCs w:val="18"/>
              </w:rPr>
            </w:pPr>
            <w:r w:rsidRPr="00EE383A">
              <w:rPr>
                <w:rFonts w:ascii="Roboto" w:hAnsi="Roboto"/>
                <w:sz w:val="18"/>
                <w:szCs w:val="18"/>
              </w:rPr>
              <w:t xml:space="preserve">25%: 79948 datos </w:t>
            </w:r>
          </w:p>
          <w:p w14:paraId="12643AF5" w14:textId="77777777" w:rsidR="0035603D" w:rsidRPr="00EE383A" w:rsidRDefault="0035603D" w:rsidP="00FF285C">
            <w:pPr>
              <w:pStyle w:val="HTMLconformatoprevio"/>
              <w:shd w:val="clear" w:color="auto" w:fill="FFFFFF"/>
              <w:wordWrap w:val="0"/>
              <w:jc w:val="center"/>
              <w:rPr>
                <w:rFonts w:ascii="Roboto" w:hAnsi="Roboto"/>
              </w:rPr>
            </w:pPr>
            <w:r w:rsidRPr="00EE383A">
              <w:rPr>
                <w:rFonts w:ascii="Roboto" w:hAnsi="Roboto"/>
                <w:sz w:val="18"/>
                <w:szCs w:val="18"/>
              </w:rPr>
              <w:t>faltantes</w:t>
            </w:r>
          </w:p>
        </w:tc>
        <w:tc>
          <w:tcPr>
            <w:tcW w:w="4573" w:type="dxa"/>
          </w:tcPr>
          <w:p w14:paraId="2A36803A" w14:textId="77777777" w:rsidR="0035603D" w:rsidRDefault="0035603D" w:rsidP="00FF285C">
            <w:pPr>
              <w:ind w:left="0"/>
              <w:jc w:val="center"/>
            </w:pPr>
          </w:p>
          <w:p w14:paraId="07E205E5" w14:textId="77777777" w:rsidR="0035603D" w:rsidRDefault="0035603D" w:rsidP="00FF285C">
            <w:pPr>
              <w:ind w:left="0"/>
              <w:jc w:val="center"/>
            </w:pPr>
            <w:r w:rsidRPr="00EE383A">
              <w:rPr>
                <w:noProof/>
              </w:rPr>
              <w:drawing>
                <wp:inline distT="0" distB="0" distL="0" distR="0" wp14:anchorId="433033A3" wp14:editId="2519EB45">
                  <wp:extent cx="2100607" cy="1641995"/>
                  <wp:effectExtent l="0" t="0" r="0" b="0"/>
                  <wp:docPr id="472" name="Imagen 4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 name="Imagen 472"/>
                          <pic:cNvPicPr/>
                        </pic:nvPicPr>
                        <pic:blipFill>
                          <a:blip r:embed="rId52" cstate="print">
                            <a:extLst>
                              <a:ext uri="{BEBA8EAE-BF5A-486C-A8C5-ECC9F3942E4B}">
                                <a14:imgProps xmlns:a14="http://schemas.microsoft.com/office/drawing/2010/main">
                                  <a14:imgLayer r:embed="rId5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100607" cy="1641995"/>
                          </a:xfrm>
                          <a:prstGeom prst="rect">
                            <a:avLst/>
                          </a:prstGeom>
                        </pic:spPr>
                      </pic:pic>
                    </a:graphicData>
                  </a:graphic>
                </wp:inline>
              </w:drawing>
            </w:r>
          </w:p>
          <w:p w14:paraId="0508C6FC" w14:textId="77777777" w:rsidR="0035603D" w:rsidRDefault="0035603D" w:rsidP="00FF285C">
            <w:pPr>
              <w:ind w:left="0"/>
              <w:jc w:val="center"/>
            </w:pPr>
          </w:p>
        </w:tc>
        <w:tc>
          <w:tcPr>
            <w:tcW w:w="4753" w:type="dxa"/>
            <w:vAlign w:val="center"/>
          </w:tcPr>
          <w:p w14:paraId="3CC66C24" w14:textId="77777777" w:rsidR="0035603D" w:rsidRDefault="0035603D" w:rsidP="00FF285C">
            <w:pPr>
              <w:ind w:left="0"/>
              <w:jc w:val="center"/>
            </w:pPr>
          </w:p>
          <w:p w14:paraId="232F7C91" w14:textId="77777777" w:rsidR="0035603D" w:rsidRDefault="0035603D" w:rsidP="00FF285C">
            <w:pPr>
              <w:ind w:left="0"/>
              <w:jc w:val="center"/>
            </w:pPr>
            <w:r w:rsidRPr="00082C7F">
              <w:rPr>
                <w:noProof/>
              </w:rPr>
              <w:drawing>
                <wp:inline distT="0" distB="0" distL="0" distR="0" wp14:anchorId="626C4EB9" wp14:editId="6E63899C">
                  <wp:extent cx="2130216" cy="1593657"/>
                  <wp:effectExtent l="0" t="0" r="3810" b="6985"/>
                  <wp:docPr id="473" name="Imagen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 name="Imagen 473"/>
                          <pic:cNvPicPr/>
                        </pic:nvPicPr>
                        <pic:blipFill>
                          <a:blip r:embed="rId54" cstate="print">
                            <a:extLst>
                              <a:ext uri="{BEBA8EAE-BF5A-486C-A8C5-ECC9F3942E4B}">
                                <a14:imgProps xmlns:a14="http://schemas.microsoft.com/office/drawing/2010/main">
                                  <a14:imgLayer r:embed="rId5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130216" cy="1593657"/>
                          </a:xfrm>
                          <a:prstGeom prst="rect">
                            <a:avLst/>
                          </a:prstGeom>
                        </pic:spPr>
                      </pic:pic>
                    </a:graphicData>
                  </a:graphic>
                </wp:inline>
              </w:drawing>
            </w:r>
          </w:p>
          <w:p w14:paraId="6FCA9832" w14:textId="77777777" w:rsidR="0035603D" w:rsidRDefault="0035603D" w:rsidP="00FF285C">
            <w:pPr>
              <w:ind w:left="0"/>
              <w:jc w:val="center"/>
            </w:pPr>
          </w:p>
        </w:tc>
      </w:tr>
      <w:tr w:rsidR="0035603D" w14:paraId="2FB25CAD" w14:textId="77777777" w:rsidTr="007E334D">
        <w:trPr>
          <w:trHeight w:val="381"/>
        </w:trPr>
        <w:tc>
          <w:tcPr>
            <w:tcW w:w="1077" w:type="dxa"/>
            <w:vAlign w:val="center"/>
          </w:tcPr>
          <w:p w14:paraId="3A621EBA" w14:textId="77777777" w:rsidR="0035603D" w:rsidRDefault="0035603D" w:rsidP="00FF285C">
            <w:pPr>
              <w:pStyle w:val="HTMLconformatoprevio"/>
              <w:shd w:val="clear" w:color="auto" w:fill="FFFFFF"/>
              <w:wordWrap w:val="0"/>
              <w:rPr>
                <w:rFonts w:ascii="Roboto" w:hAnsi="Roboto"/>
                <w:sz w:val="18"/>
                <w:szCs w:val="18"/>
              </w:rPr>
            </w:pPr>
            <w:r w:rsidRPr="00964C0D">
              <w:rPr>
                <w:rFonts w:ascii="Roboto" w:hAnsi="Roboto"/>
                <w:sz w:val="18"/>
                <w:szCs w:val="18"/>
              </w:rPr>
              <w:t xml:space="preserve">50%: 159897 datos </w:t>
            </w:r>
          </w:p>
          <w:p w14:paraId="6141978A" w14:textId="77777777" w:rsidR="0035603D" w:rsidRPr="00964C0D" w:rsidRDefault="0035603D" w:rsidP="00FF285C">
            <w:pPr>
              <w:pStyle w:val="HTMLconformatoprevio"/>
              <w:shd w:val="clear" w:color="auto" w:fill="FFFFFF"/>
              <w:wordWrap w:val="0"/>
              <w:rPr>
                <w:rFonts w:ascii="Roboto" w:hAnsi="Roboto"/>
              </w:rPr>
            </w:pPr>
            <w:r w:rsidRPr="00964C0D">
              <w:rPr>
                <w:rFonts w:ascii="Roboto" w:hAnsi="Roboto"/>
                <w:sz w:val="18"/>
                <w:szCs w:val="18"/>
              </w:rPr>
              <w:t>faltantes</w:t>
            </w:r>
          </w:p>
        </w:tc>
        <w:tc>
          <w:tcPr>
            <w:tcW w:w="4573" w:type="dxa"/>
          </w:tcPr>
          <w:p w14:paraId="2C5F7E66" w14:textId="77777777" w:rsidR="0035603D" w:rsidRDefault="0035603D" w:rsidP="00FF285C">
            <w:pPr>
              <w:ind w:left="0"/>
              <w:jc w:val="center"/>
            </w:pPr>
          </w:p>
          <w:p w14:paraId="6680CCCB" w14:textId="77777777" w:rsidR="0035603D" w:rsidRDefault="0035603D" w:rsidP="00FF285C">
            <w:pPr>
              <w:ind w:left="0"/>
              <w:jc w:val="center"/>
            </w:pPr>
            <w:r w:rsidRPr="00964C0D">
              <w:rPr>
                <w:noProof/>
              </w:rPr>
              <w:drawing>
                <wp:inline distT="0" distB="0" distL="0" distR="0" wp14:anchorId="70A15BF9" wp14:editId="7BA313D0">
                  <wp:extent cx="2183965" cy="1644201"/>
                  <wp:effectExtent l="0" t="0" r="6985" b="0"/>
                  <wp:docPr id="474" name="Imagen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 name="Imagen 474"/>
                          <pic:cNvPicPr/>
                        </pic:nvPicPr>
                        <pic:blipFill>
                          <a:blip r:embed="rId56">
                            <a:extLst>
                              <a:ext uri="{BEBA8EAE-BF5A-486C-A8C5-ECC9F3942E4B}">
                                <a14:imgProps xmlns:a14="http://schemas.microsoft.com/office/drawing/2010/main">
                                  <a14:imgLayer r:embed="rId57">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183965" cy="1644201"/>
                          </a:xfrm>
                          <a:prstGeom prst="rect">
                            <a:avLst/>
                          </a:prstGeom>
                        </pic:spPr>
                      </pic:pic>
                    </a:graphicData>
                  </a:graphic>
                </wp:inline>
              </w:drawing>
            </w:r>
          </w:p>
        </w:tc>
        <w:tc>
          <w:tcPr>
            <w:tcW w:w="4753" w:type="dxa"/>
            <w:vAlign w:val="center"/>
          </w:tcPr>
          <w:p w14:paraId="763D7B5C" w14:textId="77777777" w:rsidR="0035603D" w:rsidRDefault="0035603D" w:rsidP="00FF285C">
            <w:pPr>
              <w:ind w:left="0"/>
              <w:jc w:val="center"/>
            </w:pPr>
            <w:r w:rsidRPr="00964C0D">
              <w:rPr>
                <w:noProof/>
              </w:rPr>
              <w:drawing>
                <wp:inline distT="0" distB="0" distL="0" distR="0" wp14:anchorId="6591C625" wp14:editId="3A3C135D">
                  <wp:extent cx="2278354" cy="1782079"/>
                  <wp:effectExtent l="0" t="0" r="8255" b="8890"/>
                  <wp:docPr id="475" name="Imagen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 name="Imagen 475"/>
                          <pic:cNvPicPr/>
                        </pic:nvPicPr>
                        <pic:blipFill>
                          <a:blip r:embed="rId58">
                            <a:extLst>
                              <a:ext uri="{BEBA8EAE-BF5A-486C-A8C5-ECC9F3942E4B}">
                                <a14:imgProps xmlns:a14="http://schemas.microsoft.com/office/drawing/2010/main">
                                  <a14:imgLayer r:embed="rId5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78354" cy="1782079"/>
                          </a:xfrm>
                          <a:prstGeom prst="rect">
                            <a:avLst/>
                          </a:prstGeom>
                        </pic:spPr>
                      </pic:pic>
                    </a:graphicData>
                  </a:graphic>
                </wp:inline>
              </w:drawing>
            </w:r>
          </w:p>
        </w:tc>
      </w:tr>
    </w:tbl>
    <w:p w14:paraId="137C9875" w14:textId="7E307252" w:rsidR="00325F2A" w:rsidRDefault="0005175F" w:rsidP="007E334D">
      <w:pPr>
        <w:jc w:val="both"/>
      </w:pPr>
      <w:r>
        <w:lastRenderedPageBreak/>
        <w:t>A partir de la Tabla 4, al igual que en la imputación por media, se puede decir que una imputación por moda, como es de esperarse, disminuye la varianza de la distribución, dado que los nuevos valores imputados corresponden al valor que más aparece en el atributo.</w:t>
      </w:r>
    </w:p>
    <w:p w14:paraId="20456ED9" w14:textId="3BB846AD" w:rsidR="007E334D" w:rsidRDefault="0005175F" w:rsidP="007E334D">
      <w:pPr>
        <w:jc w:val="both"/>
      </w:pPr>
      <w:r>
        <w:t>Nuevamente, utilizando el atributo BMI.</w:t>
      </w:r>
      <w:r w:rsidRPr="0005175F">
        <w:t xml:space="preserve"> </w:t>
      </w:r>
      <w:r w:rsidR="007E334D">
        <w:t>En la Tabla 5 se pueden observar las distribuciones de los datos, específicamente del atributo BMI, antes y después de la imputación por media de clases, en tres distintas situaciones, cuando se tiene un 10%, 25% y 50% de datos faltantes en el atributo.</w:t>
      </w:r>
    </w:p>
    <w:p w14:paraId="5209108F" w14:textId="22BA46BD" w:rsidR="0005175F" w:rsidRDefault="0005175F" w:rsidP="007E334D">
      <w:pPr>
        <w:jc w:val="both"/>
      </w:pPr>
    </w:p>
    <w:p w14:paraId="71B626CF" w14:textId="4B16F4B5" w:rsidR="0005175F" w:rsidRDefault="0005175F" w:rsidP="0005175F">
      <w:pPr>
        <w:pStyle w:val="Descripcin"/>
        <w:keepNext/>
      </w:pPr>
      <w:r>
        <w:t xml:space="preserve">Tabla </w:t>
      </w:r>
      <w:r>
        <w:fldChar w:fldCharType="begin"/>
      </w:r>
      <w:r>
        <w:instrText xml:space="preserve"> SEQ Tabla \* ARABIC </w:instrText>
      </w:r>
      <w:r>
        <w:fldChar w:fldCharType="separate"/>
      </w:r>
      <w:r w:rsidR="004B6072">
        <w:rPr>
          <w:noProof/>
        </w:rPr>
        <w:t>5</w:t>
      </w:r>
      <w:r>
        <w:fldChar w:fldCharType="end"/>
      </w:r>
      <w:r>
        <w:t>.</w:t>
      </w:r>
      <w:r w:rsidRPr="0005175F">
        <w:t xml:space="preserve"> </w:t>
      </w:r>
      <w:r>
        <w:t>Comparación de distribuciones de imputaciones por media de clases.</w:t>
      </w:r>
    </w:p>
    <w:tbl>
      <w:tblPr>
        <w:tblStyle w:val="Tablaconcuadrcula"/>
        <w:tblW w:w="10440" w:type="dxa"/>
        <w:tblInd w:w="-365" w:type="dxa"/>
        <w:tblLook w:val="04A0" w:firstRow="1" w:lastRow="0" w:firstColumn="1" w:lastColumn="0" w:noHBand="0" w:noVBand="1"/>
      </w:tblPr>
      <w:tblGrid>
        <w:gridCol w:w="1081"/>
        <w:gridCol w:w="4589"/>
        <w:gridCol w:w="4770"/>
      </w:tblGrid>
      <w:tr w:rsidR="00F96285" w14:paraId="60784595" w14:textId="77777777" w:rsidTr="00FF285C">
        <w:trPr>
          <w:trHeight w:val="980"/>
        </w:trPr>
        <w:tc>
          <w:tcPr>
            <w:tcW w:w="1081" w:type="dxa"/>
            <w:vAlign w:val="center"/>
          </w:tcPr>
          <w:p w14:paraId="5CEB1590" w14:textId="77777777" w:rsidR="00F96285" w:rsidRDefault="00F96285" w:rsidP="00FF285C">
            <w:pPr>
              <w:ind w:left="0"/>
              <w:jc w:val="center"/>
            </w:pPr>
          </w:p>
        </w:tc>
        <w:tc>
          <w:tcPr>
            <w:tcW w:w="4589" w:type="dxa"/>
            <w:vAlign w:val="center"/>
          </w:tcPr>
          <w:p w14:paraId="41A720E9" w14:textId="77777777" w:rsidR="00F96285" w:rsidRDefault="00F96285" w:rsidP="00FF285C">
            <w:pPr>
              <w:ind w:left="0"/>
              <w:jc w:val="center"/>
            </w:pPr>
            <w:r>
              <w:t>Distribución de los datos antes de la imputación</w:t>
            </w:r>
          </w:p>
        </w:tc>
        <w:tc>
          <w:tcPr>
            <w:tcW w:w="4770" w:type="dxa"/>
            <w:vAlign w:val="center"/>
          </w:tcPr>
          <w:p w14:paraId="43A65E31" w14:textId="541C0874" w:rsidR="00F96285" w:rsidRDefault="00F96285" w:rsidP="00FF285C">
            <w:pPr>
              <w:ind w:left="0"/>
              <w:jc w:val="center"/>
            </w:pPr>
            <w:r>
              <w:t>Imputación por media de clases</w:t>
            </w:r>
          </w:p>
        </w:tc>
      </w:tr>
      <w:tr w:rsidR="00F96285" w14:paraId="38D04560" w14:textId="77777777" w:rsidTr="00FF285C">
        <w:trPr>
          <w:trHeight w:val="1453"/>
        </w:trPr>
        <w:tc>
          <w:tcPr>
            <w:tcW w:w="1081" w:type="dxa"/>
            <w:vAlign w:val="center"/>
          </w:tcPr>
          <w:p w14:paraId="01123F6C" w14:textId="77777777" w:rsidR="00F96285" w:rsidRPr="00964C0D" w:rsidRDefault="00F96285" w:rsidP="00FF285C">
            <w:pPr>
              <w:ind w:left="0"/>
              <w:jc w:val="center"/>
              <w:rPr>
                <w:color w:val="auto"/>
                <w:sz w:val="18"/>
                <w:szCs w:val="18"/>
              </w:rPr>
            </w:pPr>
            <w:r w:rsidRPr="00964C0D">
              <w:rPr>
                <w:color w:val="auto"/>
                <w:sz w:val="18"/>
                <w:szCs w:val="18"/>
              </w:rPr>
              <w:t>10%: 31979 datos faltantes</w:t>
            </w:r>
          </w:p>
          <w:p w14:paraId="3417C0FE" w14:textId="77777777" w:rsidR="00F96285" w:rsidRDefault="00F96285" w:rsidP="00FF285C">
            <w:pPr>
              <w:ind w:left="0"/>
              <w:jc w:val="center"/>
            </w:pPr>
          </w:p>
        </w:tc>
        <w:tc>
          <w:tcPr>
            <w:tcW w:w="4589" w:type="dxa"/>
            <w:vAlign w:val="center"/>
          </w:tcPr>
          <w:p w14:paraId="0E5390F1" w14:textId="77777777" w:rsidR="00F96285" w:rsidRDefault="00F96285" w:rsidP="00FF285C">
            <w:pPr>
              <w:ind w:left="0"/>
              <w:jc w:val="center"/>
            </w:pPr>
            <w:r>
              <w:rPr>
                <w:noProof/>
              </w:rPr>
              <w:drawing>
                <wp:anchor distT="0" distB="0" distL="114300" distR="114300" simplePos="0" relativeHeight="251671552" behindDoc="0" locked="0" layoutInCell="1" allowOverlap="1" wp14:anchorId="3240441C" wp14:editId="2DBFB9EB">
                  <wp:simplePos x="0" y="0"/>
                  <wp:positionH relativeFrom="column">
                    <wp:posOffset>274320</wp:posOffset>
                  </wp:positionH>
                  <wp:positionV relativeFrom="paragraph">
                    <wp:posOffset>69850</wp:posOffset>
                  </wp:positionV>
                  <wp:extent cx="2228850" cy="1696155"/>
                  <wp:effectExtent l="0" t="0" r="0" b="0"/>
                  <wp:wrapNone/>
                  <wp:docPr id="484" name="Imagen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Imagen 463"/>
                          <pic:cNvPicPr>
                            <a:picLocks noChangeAspect="1" noChangeArrowheads="1"/>
                          </pic:cNvPicPr>
                        </pic:nvPicPr>
                        <pic:blipFill>
                          <a:blip r:embed="rId35" cstate="print">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2228850" cy="1696155"/>
                          </a:xfrm>
                          <a:prstGeom prst="rect">
                            <a:avLst/>
                          </a:prstGeom>
                          <a:noFill/>
                        </pic:spPr>
                      </pic:pic>
                    </a:graphicData>
                  </a:graphic>
                </wp:anchor>
              </w:drawing>
            </w:r>
          </w:p>
          <w:p w14:paraId="36EC232A" w14:textId="77777777" w:rsidR="00F96285" w:rsidRPr="001C1956" w:rsidRDefault="00F96285" w:rsidP="00FF285C">
            <w:pPr>
              <w:ind w:left="0"/>
              <w:jc w:val="center"/>
            </w:pPr>
          </w:p>
        </w:tc>
        <w:tc>
          <w:tcPr>
            <w:tcW w:w="4770" w:type="dxa"/>
            <w:vAlign w:val="center"/>
          </w:tcPr>
          <w:p w14:paraId="1C0DC788" w14:textId="77777777" w:rsidR="00F96285" w:rsidRDefault="00F96285" w:rsidP="00FF285C">
            <w:pPr>
              <w:ind w:left="0"/>
              <w:jc w:val="center"/>
            </w:pPr>
          </w:p>
          <w:p w14:paraId="57AC704A" w14:textId="77777777" w:rsidR="00F96285" w:rsidRDefault="00F96285" w:rsidP="00FF285C">
            <w:pPr>
              <w:ind w:left="0"/>
              <w:jc w:val="center"/>
            </w:pPr>
            <w:r w:rsidRPr="001C1956">
              <w:rPr>
                <w:noProof/>
              </w:rPr>
              <w:drawing>
                <wp:inline distT="0" distB="0" distL="0" distR="0" wp14:anchorId="16745585" wp14:editId="49479F88">
                  <wp:extent cx="2223515" cy="1668679"/>
                  <wp:effectExtent l="0" t="0" r="5715" b="8255"/>
                  <wp:docPr id="485" name="Imagen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 name="Imagen 485"/>
                          <pic:cNvPicPr/>
                        </pic:nvPicPr>
                        <pic:blipFill>
                          <a:blip r:embed="rId60">
                            <a:extLst>
                              <a:ext uri="{BEBA8EAE-BF5A-486C-A8C5-ECC9F3942E4B}">
                                <a14:imgProps xmlns:a14="http://schemas.microsoft.com/office/drawing/2010/main">
                                  <a14:imgLayer r:embed="rId6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23515" cy="1668679"/>
                          </a:xfrm>
                          <a:prstGeom prst="rect">
                            <a:avLst/>
                          </a:prstGeom>
                        </pic:spPr>
                      </pic:pic>
                    </a:graphicData>
                  </a:graphic>
                </wp:inline>
              </w:drawing>
            </w:r>
          </w:p>
          <w:p w14:paraId="0D5CB674" w14:textId="77777777" w:rsidR="00F96285" w:rsidRDefault="00F96285" w:rsidP="00FF285C">
            <w:pPr>
              <w:ind w:left="0"/>
              <w:jc w:val="center"/>
            </w:pPr>
          </w:p>
        </w:tc>
      </w:tr>
      <w:tr w:rsidR="00F96285" w14:paraId="5C7FF5B3" w14:textId="77777777" w:rsidTr="00FF285C">
        <w:trPr>
          <w:trHeight w:val="1427"/>
        </w:trPr>
        <w:tc>
          <w:tcPr>
            <w:tcW w:w="1081" w:type="dxa"/>
            <w:vAlign w:val="center"/>
          </w:tcPr>
          <w:p w14:paraId="2902476C" w14:textId="77777777" w:rsidR="00F96285" w:rsidRDefault="00F96285" w:rsidP="00FF285C">
            <w:pPr>
              <w:pStyle w:val="HTMLconformatoprevio"/>
              <w:shd w:val="clear" w:color="auto" w:fill="FFFFFF"/>
              <w:wordWrap w:val="0"/>
              <w:jc w:val="center"/>
              <w:rPr>
                <w:rFonts w:ascii="Roboto" w:hAnsi="Roboto"/>
                <w:sz w:val="18"/>
                <w:szCs w:val="18"/>
              </w:rPr>
            </w:pPr>
            <w:r w:rsidRPr="00EE383A">
              <w:rPr>
                <w:rFonts w:ascii="Roboto" w:hAnsi="Roboto"/>
                <w:sz w:val="18"/>
                <w:szCs w:val="18"/>
              </w:rPr>
              <w:t xml:space="preserve">25%: 79948 datos </w:t>
            </w:r>
          </w:p>
          <w:p w14:paraId="577AC204" w14:textId="77777777" w:rsidR="00F96285" w:rsidRPr="00EE383A" w:rsidRDefault="00F96285" w:rsidP="00FF285C">
            <w:pPr>
              <w:pStyle w:val="HTMLconformatoprevio"/>
              <w:shd w:val="clear" w:color="auto" w:fill="FFFFFF"/>
              <w:wordWrap w:val="0"/>
              <w:jc w:val="center"/>
              <w:rPr>
                <w:rFonts w:ascii="Roboto" w:hAnsi="Roboto"/>
              </w:rPr>
            </w:pPr>
            <w:r w:rsidRPr="00EE383A">
              <w:rPr>
                <w:rFonts w:ascii="Roboto" w:hAnsi="Roboto"/>
                <w:sz w:val="18"/>
                <w:szCs w:val="18"/>
              </w:rPr>
              <w:t>faltantes</w:t>
            </w:r>
          </w:p>
        </w:tc>
        <w:tc>
          <w:tcPr>
            <w:tcW w:w="4589" w:type="dxa"/>
          </w:tcPr>
          <w:p w14:paraId="1B71EDBF" w14:textId="77777777" w:rsidR="00F96285" w:rsidRDefault="00F96285" w:rsidP="00FF285C">
            <w:pPr>
              <w:ind w:left="0"/>
              <w:jc w:val="center"/>
            </w:pPr>
          </w:p>
          <w:p w14:paraId="7CBA6723" w14:textId="77777777" w:rsidR="00F96285" w:rsidRDefault="00F96285" w:rsidP="00FF285C">
            <w:pPr>
              <w:ind w:left="0"/>
              <w:jc w:val="center"/>
            </w:pPr>
            <w:r w:rsidRPr="00EE383A">
              <w:rPr>
                <w:noProof/>
              </w:rPr>
              <w:drawing>
                <wp:inline distT="0" distB="0" distL="0" distR="0" wp14:anchorId="3FCF3737" wp14:editId="7721BC8F">
                  <wp:extent cx="2095500" cy="1681739"/>
                  <wp:effectExtent l="0" t="0" r="0" b="0"/>
                  <wp:docPr id="486" name="Imagen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Imagen 464"/>
                          <pic:cNvPicPr/>
                        </pic:nvPicPr>
                        <pic:blipFill>
                          <a:blip r:embed="rId39" cstate="print">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100607" cy="1685838"/>
                          </a:xfrm>
                          <a:prstGeom prst="rect">
                            <a:avLst/>
                          </a:prstGeom>
                        </pic:spPr>
                      </pic:pic>
                    </a:graphicData>
                  </a:graphic>
                </wp:inline>
              </w:drawing>
            </w:r>
          </w:p>
          <w:p w14:paraId="1613B71B" w14:textId="77777777" w:rsidR="00F96285" w:rsidRDefault="00F96285" w:rsidP="00FF285C">
            <w:pPr>
              <w:ind w:left="0"/>
              <w:jc w:val="center"/>
            </w:pPr>
          </w:p>
        </w:tc>
        <w:tc>
          <w:tcPr>
            <w:tcW w:w="4770" w:type="dxa"/>
            <w:vAlign w:val="center"/>
          </w:tcPr>
          <w:p w14:paraId="0D64575C" w14:textId="77777777" w:rsidR="00F96285" w:rsidRDefault="00F96285" w:rsidP="00FF285C">
            <w:pPr>
              <w:ind w:left="0"/>
              <w:jc w:val="center"/>
            </w:pPr>
          </w:p>
          <w:p w14:paraId="5D782203" w14:textId="77777777" w:rsidR="00F96285" w:rsidRDefault="00F96285" w:rsidP="00FF285C">
            <w:pPr>
              <w:ind w:left="0"/>
              <w:jc w:val="center"/>
            </w:pPr>
            <w:r w:rsidRPr="00082C7F">
              <w:rPr>
                <w:noProof/>
              </w:rPr>
              <w:drawing>
                <wp:inline distT="0" distB="0" distL="0" distR="0" wp14:anchorId="32EE640E" wp14:editId="644BB67A">
                  <wp:extent cx="2130216" cy="1623216"/>
                  <wp:effectExtent l="0" t="0" r="3810" b="0"/>
                  <wp:docPr id="487" name="Imagen 4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 name="Imagen 487"/>
                          <pic:cNvPicPr/>
                        </pic:nvPicPr>
                        <pic:blipFill>
                          <a:blip r:embed="rId62" cstate="print">
                            <a:extLst>
                              <a:ext uri="{BEBA8EAE-BF5A-486C-A8C5-ECC9F3942E4B}">
                                <a14:imgProps xmlns:a14="http://schemas.microsoft.com/office/drawing/2010/main">
                                  <a14:imgLayer r:embed="rId6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130216" cy="1623216"/>
                          </a:xfrm>
                          <a:prstGeom prst="rect">
                            <a:avLst/>
                          </a:prstGeom>
                        </pic:spPr>
                      </pic:pic>
                    </a:graphicData>
                  </a:graphic>
                </wp:inline>
              </w:drawing>
            </w:r>
          </w:p>
          <w:p w14:paraId="64BDB2C4" w14:textId="77777777" w:rsidR="00F96285" w:rsidRDefault="00F96285" w:rsidP="00FF285C">
            <w:pPr>
              <w:ind w:left="0"/>
              <w:jc w:val="center"/>
            </w:pPr>
          </w:p>
        </w:tc>
      </w:tr>
      <w:tr w:rsidR="00F96285" w14:paraId="0CAF0ADC" w14:textId="77777777" w:rsidTr="00FF285C">
        <w:trPr>
          <w:trHeight w:val="1453"/>
        </w:trPr>
        <w:tc>
          <w:tcPr>
            <w:tcW w:w="1081" w:type="dxa"/>
            <w:vAlign w:val="center"/>
          </w:tcPr>
          <w:p w14:paraId="3401AE78" w14:textId="77777777" w:rsidR="00F96285" w:rsidRDefault="00F96285" w:rsidP="00FF285C">
            <w:pPr>
              <w:pStyle w:val="HTMLconformatoprevio"/>
              <w:shd w:val="clear" w:color="auto" w:fill="FFFFFF"/>
              <w:wordWrap w:val="0"/>
              <w:rPr>
                <w:rFonts w:ascii="Roboto" w:hAnsi="Roboto"/>
                <w:sz w:val="18"/>
                <w:szCs w:val="18"/>
              </w:rPr>
            </w:pPr>
            <w:r w:rsidRPr="00964C0D">
              <w:rPr>
                <w:rFonts w:ascii="Roboto" w:hAnsi="Roboto"/>
                <w:sz w:val="18"/>
                <w:szCs w:val="18"/>
              </w:rPr>
              <w:lastRenderedPageBreak/>
              <w:t xml:space="preserve">50%: 159897 datos </w:t>
            </w:r>
          </w:p>
          <w:p w14:paraId="3F8EEE49" w14:textId="77777777" w:rsidR="00F96285" w:rsidRPr="00964C0D" w:rsidRDefault="00F96285" w:rsidP="00FF285C">
            <w:pPr>
              <w:pStyle w:val="HTMLconformatoprevio"/>
              <w:shd w:val="clear" w:color="auto" w:fill="FFFFFF"/>
              <w:wordWrap w:val="0"/>
              <w:rPr>
                <w:rFonts w:ascii="Roboto" w:hAnsi="Roboto"/>
              </w:rPr>
            </w:pPr>
            <w:r w:rsidRPr="00964C0D">
              <w:rPr>
                <w:rFonts w:ascii="Roboto" w:hAnsi="Roboto"/>
                <w:sz w:val="18"/>
                <w:szCs w:val="18"/>
              </w:rPr>
              <w:t>faltantes</w:t>
            </w:r>
          </w:p>
        </w:tc>
        <w:tc>
          <w:tcPr>
            <w:tcW w:w="4589" w:type="dxa"/>
          </w:tcPr>
          <w:p w14:paraId="6958454D" w14:textId="77777777" w:rsidR="00F96285" w:rsidRDefault="00F96285" w:rsidP="00FF285C">
            <w:pPr>
              <w:ind w:left="0"/>
              <w:jc w:val="center"/>
            </w:pPr>
          </w:p>
          <w:p w14:paraId="7A67928E" w14:textId="77777777" w:rsidR="00F96285" w:rsidRDefault="00F96285" w:rsidP="00FF285C">
            <w:pPr>
              <w:ind w:left="0"/>
              <w:jc w:val="center"/>
            </w:pPr>
            <w:r w:rsidRPr="00964C0D">
              <w:rPr>
                <w:noProof/>
              </w:rPr>
              <w:drawing>
                <wp:inline distT="0" distB="0" distL="0" distR="0" wp14:anchorId="3F4032A4" wp14:editId="2F70408B">
                  <wp:extent cx="2087592" cy="1643255"/>
                  <wp:effectExtent l="0" t="0" r="8255" b="0"/>
                  <wp:docPr id="488" name="Imagen 4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BEBA8EAE-BF5A-486C-A8C5-ECC9F3942E4B}">
                                <a14:imgProps xmlns:a14="http://schemas.microsoft.com/office/drawing/2010/main">
                                  <a14:imgLayer r:embed="rId44">
                                    <a14:imgEffect>
                                      <a14:sharpenSoften amount="50000"/>
                                    </a14:imgEffect>
                                  </a14:imgLayer>
                                </a14:imgProps>
                              </a:ext>
                            </a:extLst>
                          </a:blip>
                          <a:stretch>
                            <a:fillRect/>
                          </a:stretch>
                        </pic:blipFill>
                        <pic:spPr>
                          <a:xfrm>
                            <a:off x="0" y="0"/>
                            <a:ext cx="2111459" cy="1662042"/>
                          </a:xfrm>
                          <a:prstGeom prst="rect">
                            <a:avLst/>
                          </a:prstGeom>
                        </pic:spPr>
                      </pic:pic>
                    </a:graphicData>
                  </a:graphic>
                </wp:inline>
              </w:drawing>
            </w:r>
          </w:p>
        </w:tc>
        <w:tc>
          <w:tcPr>
            <w:tcW w:w="4770" w:type="dxa"/>
            <w:vAlign w:val="center"/>
          </w:tcPr>
          <w:p w14:paraId="726E4DE4" w14:textId="77777777" w:rsidR="00F96285" w:rsidRDefault="00F96285" w:rsidP="00FF285C">
            <w:pPr>
              <w:ind w:left="0"/>
              <w:jc w:val="center"/>
            </w:pPr>
            <w:r w:rsidRPr="00964C0D">
              <w:rPr>
                <w:noProof/>
              </w:rPr>
              <w:drawing>
                <wp:inline distT="0" distB="0" distL="0" distR="0" wp14:anchorId="642E9EC8" wp14:editId="085CFB99">
                  <wp:extent cx="2256129" cy="1782079"/>
                  <wp:effectExtent l="0" t="0" r="0" b="8890"/>
                  <wp:docPr id="489" name="Imagen 4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Imagen 489"/>
                          <pic:cNvPicPr/>
                        </pic:nvPicPr>
                        <pic:blipFill>
                          <a:blip r:embed="rId65">
                            <a:extLst>
                              <a:ext uri="{BEBA8EAE-BF5A-486C-A8C5-ECC9F3942E4B}">
                                <a14:imgProps xmlns:a14="http://schemas.microsoft.com/office/drawing/2010/main">
                                  <a14:imgLayer r:embed="rId6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56129" cy="1782079"/>
                          </a:xfrm>
                          <a:prstGeom prst="rect">
                            <a:avLst/>
                          </a:prstGeom>
                        </pic:spPr>
                      </pic:pic>
                    </a:graphicData>
                  </a:graphic>
                </wp:inline>
              </w:drawing>
            </w:r>
          </w:p>
        </w:tc>
      </w:tr>
    </w:tbl>
    <w:p w14:paraId="24907914" w14:textId="294C5179" w:rsidR="0035603D" w:rsidRDefault="00BD1744" w:rsidP="0013028E">
      <w:pPr>
        <w:jc w:val="both"/>
      </w:pPr>
      <w:r>
        <w:t xml:space="preserve">Observando </w:t>
      </w:r>
      <w:r w:rsidR="0013028E">
        <w:t>la distribución</w:t>
      </w:r>
      <w:r>
        <w:t xml:space="preserve"> del atributo después de la imputación por media de clases</w:t>
      </w:r>
      <w:r w:rsidR="0013028E">
        <w:t xml:space="preserve">, se puede decir que, al contar un desbalance de clases en el atributo de decisión, esto es: 91.44% de los datos es de la clase “No” y el restante 8.55% de las clases corresponden a “Yes”, la imputación por media de clases resulta en un notable aumento de la frecuencia de valores cercanos a la media de “No”: </w:t>
      </w:r>
      <w:r w:rsidR="0013028E" w:rsidRPr="0013028E">
        <w:t>0.1963</w:t>
      </w:r>
      <w:r w:rsidR="0013028E">
        <w:t>.</w:t>
      </w:r>
    </w:p>
    <w:p w14:paraId="6FDE6712" w14:textId="29E48455" w:rsidR="004B6072" w:rsidRDefault="004B6072" w:rsidP="0013028E">
      <w:pPr>
        <w:jc w:val="both"/>
      </w:pPr>
      <w:r w:rsidRPr="00F625D2">
        <w:rPr>
          <w:noProof/>
          <w:color w:val="948A54" w:themeColor="background2" w:themeShade="80"/>
        </w:rPr>
        <w:drawing>
          <wp:inline distT="0" distB="0" distL="0" distR="0" wp14:anchorId="666501A5" wp14:editId="4BFD174B">
            <wp:extent cx="3372023" cy="838243"/>
            <wp:effectExtent l="0" t="0" r="0" b="0"/>
            <wp:docPr id="18" name="Picture 1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able&#10;&#10;Description automatically generated"/>
                    <pic:cNvPicPr/>
                  </pic:nvPicPr>
                  <pic:blipFill>
                    <a:blip r:embed="rId67"/>
                    <a:stretch>
                      <a:fillRect/>
                    </a:stretch>
                  </pic:blipFill>
                  <pic:spPr>
                    <a:xfrm>
                      <a:off x="0" y="0"/>
                      <a:ext cx="3372023" cy="838243"/>
                    </a:xfrm>
                    <a:prstGeom prst="rect">
                      <a:avLst/>
                    </a:prstGeom>
                  </pic:spPr>
                </pic:pic>
              </a:graphicData>
            </a:graphic>
          </wp:inline>
        </w:drawing>
      </w:r>
    </w:p>
    <w:p w14:paraId="38F1B599" w14:textId="77777777" w:rsidR="004B6072" w:rsidRDefault="004B6072" w:rsidP="0013028E">
      <w:pPr>
        <w:jc w:val="both"/>
      </w:pPr>
    </w:p>
    <w:p w14:paraId="4FC4577F" w14:textId="152061B0" w:rsidR="007005C2" w:rsidRDefault="007005C2" w:rsidP="007005C2">
      <w:pPr>
        <w:ind w:left="0"/>
        <w:jc w:val="both"/>
      </w:pPr>
      <w:r>
        <w:t xml:space="preserve">En la Tabla </w:t>
      </w:r>
      <w:r w:rsidR="00F918C6">
        <w:t>6</w:t>
      </w:r>
      <w:r>
        <w:t xml:space="preserve"> se </w:t>
      </w:r>
      <w:r w:rsidR="00F918C6">
        <w:t>observan</w:t>
      </w:r>
      <w:r>
        <w:t xml:space="preserve"> las distribuciones de los datos, específicamente del atributo </w:t>
      </w:r>
      <w:r w:rsidR="00F918C6">
        <w:t>BMI</w:t>
      </w:r>
      <w:r>
        <w:t xml:space="preserve">, antes y después de la imputación </w:t>
      </w:r>
      <w:r w:rsidR="00F918C6">
        <w:t>aleatoria</w:t>
      </w:r>
      <w:r>
        <w:t>, en tres distintas situaciones, cuando se tiene un 10%, 25% y 50% de datos faltantes en el atributo.</w:t>
      </w:r>
    </w:p>
    <w:p w14:paraId="6DE40977" w14:textId="2BD0740B" w:rsidR="0035603D" w:rsidRDefault="0035603D" w:rsidP="00346B47"/>
    <w:p w14:paraId="77008C14" w14:textId="6B0AE368" w:rsidR="004B6072" w:rsidRDefault="004B6072" w:rsidP="00346B47"/>
    <w:p w14:paraId="1BC30EA2" w14:textId="77777777" w:rsidR="004B6072" w:rsidRDefault="004B6072" w:rsidP="00346B47"/>
    <w:p w14:paraId="551B2B17" w14:textId="7E715FC5" w:rsidR="007005C2" w:rsidRDefault="007005C2" w:rsidP="007005C2">
      <w:pPr>
        <w:pStyle w:val="Descripcin"/>
        <w:keepNext/>
      </w:pPr>
      <w:r>
        <w:lastRenderedPageBreak/>
        <w:t xml:space="preserve">Tabla </w:t>
      </w:r>
      <w:r>
        <w:fldChar w:fldCharType="begin"/>
      </w:r>
      <w:r>
        <w:instrText xml:space="preserve"> SEQ Tabla \* ARABIC </w:instrText>
      </w:r>
      <w:r>
        <w:fldChar w:fldCharType="separate"/>
      </w:r>
      <w:r w:rsidR="004B6072">
        <w:rPr>
          <w:noProof/>
        </w:rPr>
        <w:t>6</w:t>
      </w:r>
      <w:r>
        <w:fldChar w:fldCharType="end"/>
      </w:r>
      <w:r>
        <w:t>.</w:t>
      </w:r>
      <w:r w:rsidRPr="007005C2">
        <w:t xml:space="preserve"> </w:t>
      </w:r>
      <w:r>
        <w:t>Comparación de distribuciones de imputaciones por aleatoria.</w:t>
      </w:r>
    </w:p>
    <w:tbl>
      <w:tblPr>
        <w:tblStyle w:val="Tablaconcuadrcula"/>
        <w:tblW w:w="10440" w:type="dxa"/>
        <w:tblInd w:w="-365" w:type="dxa"/>
        <w:tblLook w:val="04A0" w:firstRow="1" w:lastRow="0" w:firstColumn="1" w:lastColumn="0" w:noHBand="0" w:noVBand="1"/>
      </w:tblPr>
      <w:tblGrid>
        <w:gridCol w:w="1081"/>
        <w:gridCol w:w="4589"/>
        <w:gridCol w:w="4770"/>
      </w:tblGrid>
      <w:tr w:rsidR="00C46EB0" w14:paraId="669D09AD" w14:textId="77777777" w:rsidTr="00FF285C">
        <w:trPr>
          <w:trHeight w:val="980"/>
        </w:trPr>
        <w:tc>
          <w:tcPr>
            <w:tcW w:w="1081" w:type="dxa"/>
            <w:vAlign w:val="center"/>
          </w:tcPr>
          <w:p w14:paraId="25996D56" w14:textId="77777777" w:rsidR="00C46EB0" w:rsidRDefault="00C46EB0" w:rsidP="00FF285C">
            <w:pPr>
              <w:ind w:left="0"/>
              <w:jc w:val="center"/>
            </w:pPr>
          </w:p>
        </w:tc>
        <w:tc>
          <w:tcPr>
            <w:tcW w:w="4589" w:type="dxa"/>
            <w:vAlign w:val="center"/>
          </w:tcPr>
          <w:p w14:paraId="0A043DE2" w14:textId="77777777" w:rsidR="00C46EB0" w:rsidRDefault="00C46EB0" w:rsidP="00FF285C">
            <w:pPr>
              <w:ind w:left="0"/>
              <w:jc w:val="center"/>
            </w:pPr>
            <w:r>
              <w:t>Distribución de los datos antes de la imputación</w:t>
            </w:r>
          </w:p>
        </w:tc>
        <w:tc>
          <w:tcPr>
            <w:tcW w:w="4770" w:type="dxa"/>
            <w:vAlign w:val="center"/>
          </w:tcPr>
          <w:p w14:paraId="5FC6BF12" w14:textId="7539F51D" w:rsidR="00C46EB0" w:rsidRDefault="00C46EB0" w:rsidP="00FF285C">
            <w:pPr>
              <w:ind w:left="0"/>
              <w:jc w:val="center"/>
            </w:pPr>
            <w:r>
              <w:t>Imputación por aleatoria</w:t>
            </w:r>
          </w:p>
        </w:tc>
      </w:tr>
      <w:tr w:rsidR="00C46EB0" w14:paraId="467012D6" w14:textId="77777777" w:rsidTr="00FF285C">
        <w:trPr>
          <w:trHeight w:val="1453"/>
        </w:trPr>
        <w:tc>
          <w:tcPr>
            <w:tcW w:w="1081" w:type="dxa"/>
            <w:vAlign w:val="center"/>
          </w:tcPr>
          <w:p w14:paraId="31892085" w14:textId="77777777" w:rsidR="00C46EB0" w:rsidRPr="00964C0D" w:rsidRDefault="00C46EB0" w:rsidP="00FF285C">
            <w:pPr>
              <w:ind w:left="0"/>
              <w:jc w:val="center"/>
              <w:rPr>
                <w:color w:val="auto"/>
                <w:sz w:val="18"/>
                <w:szCs w:val="18"/>
              </w:rPr>
            </w:pPr>
            <w:r w:rsidRPr="00964C0D">
              <w:rPr>
                <w:color w:val="auto"/>
                <w:sz w:val="18"/>
                <w:szCs w:val="18"/>
              </w:rPr>
              <w:t>10%: 31979 datos faltantes</w:t>
            </w:r>
          </w:p>
          <w:p w14:paraId="74B14CA7" w14:textId="77777777" w:rsidR="00C46EB0" w:rsidRDefault="00C46EB0" w:rsidP="00FF285C">
            <w:pPr>
              <w:ind w:left="0"/>
              <w:jc w:val="center"/>
            </w:pPr>
          </w:p>
        </w:tc>
        <w:tc>
          <w:tcPr>
            <w:tcW w:w="4589" w:type="dxa"/>
            <w:vAlign w:val="center"/>
          </w:tcPr>
          <w:p w14:paraId="50D6A7AA" w14:textId="77777777" w:rsidR="00C46EB0" w:rsidRDefault="00C46EB0" w:rsidP="00FF285C">
            <w:pPr>
              <w:ind w:left="0"/>
              <w:jc w:val="center"/>
            </w:pPr>
            <w:r>
              <w:rPr>
                <w:noProof/>
              </w:rPr>
              <w:drawing>
                <wp:anchor distT="0" distB="0" distL="114300" distR="114300" simplePos="0" relativeHeight="251673600" behindDoc="0" locked="0" layoutInCell="1" allowOverlap="1" wp14:anchorId="4EB216AA" wp14:editId="5C263670">
                  <wp:simplePos x="0" y="0"/>
                  <wp:positionH relativeFrom="column">
                    <wp:posOffset>274320</wp:posOffset>
                  </wp:positionH>
                  <wp:positionV relativeFrom="paragraph">
                    <wp:posOffset>69850</wp:posOffset>
                  </wp:positionV>
                  <wp:extent cx="2228850" cy="1696155"/>
                  <wp:effectExtent l="0" t="0" r="0" b="0"/>
                  <wp:wrapNone/>
                  <wp:docPr id="490" name="Imagen 4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 name="Imagen 463"/>
                          <pic:cNvPicPr>
                            <a:picLocks noChangeAspect="1" noChangeArrowheads="1"/>
                          </pic:cNvPicPr>
                        </pic:nvPicPr>
                        <pic:blipFill>
                          <a:blip r:embed="rId35" cstate="print">
                            <a:extLst>
                              <a:ext uri="{BEBA8EAE-BF5A-486C-A8C5-ECC9F3942E4B}">
                                <a14:imgProps xmlns:a14="http://schemas.microsoft.com/office/drawing/2010/main">
                                  <a14:imgLayer r:embed="rId36">
                                    <a14:imgEffect>
                                      <a14:sharpenSoften amount="50000"/>
                                    </a14:imgEffect>
                                  </a14:imgLayer>
                                </a14:imgProps>
                              </a:ext>
                              <a:ext uri="{28A0092B-C50C-407E-A947-70E740481C1C}">
                                <a14:useLocalDpi xmlns:a14="http://schemas.microsoft.com/office/drawing/2010/main" val="0"/>
                              </a:ext>
                            </a:extLst>
                          </a:blip>
                          <a:stretch>
                            <a:fillRect/>
                          </a:stretch>
                        </pic:blipFill>
                        <pic:spPr bwMode="auto">
                          <a:xfrm>
                            <a:off x="0" y="0"/>
                            <a:ext cx="2228850" cy="1696155"/>
                          </a:xfrm>
                          <a:prstGeom prst="rect">
                            <a:avLst/>
                          </a:prstGeom>
                          <a:noFill/>
                        </pic:spPr>
                      </pic:pic>
                    </a:graphicData>
                  </a:graphic>
                </wp:anchor>
              </w:drawing>
            </w:r>
          </w:p>
          <w:p w14:paraId="55EB0E7B" w14:textId="77777777" w:rsidR="00C46EB0" w:rsidRPr="001C1956" w:rsidRDefault="00C46EB0" w:rsidP="00FF285C">
            <w:pPr>
              <w:ind w:left="0"/>
              <w:jc w:val="center"/>
            </w:pPr>
          </w:p>
        </w:tc>
        <w:tc>
          <w:tcPr>
            <w:tcW w:w="4770" w:type="dxa"/>
            <w:vAlign w:val="center"/>
          </w:tcPr>
          <w:p w14:paraId="359769D6" w14:textId="77777777" w:rsidR="00C46EB0" w:rsidRDefault="00C46EB0" w:rsidP="00FF285C">
            <w:pPr>
              <w:ind w:left="0"/>
              <w:jc w:val="center"/>
            </w:pPr>
          </w:p>
          <w:p w14:paraId="0CC418D4" w14:textId="77777777" w:rsidR="00C46EB0" w:rsidRDefault="00C46EB0" w:rsidP="00FF285C">
            <w:pPr>
              <w:ind w:left="0"/>
              <w:jc w:val="center"/>
            </w:pPr>
            <w:r w:rsidRPr="001C1956">
              <w:rPr>
                <w:noProof/>
              </w:rPr>
              <w:drawing>
                <wp:inline distT="0" distB="0" distL="0" distR="0" wp14:anchorId="572B23FA" wp14:editId="41034399">
                  <wp:extent cx="2108453" cy="1668679"/>
                  <wp:effectExtent l="0" t="0" r="6350" b="8255"/>
                  <wp:docPr id="491" name="Imagen 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 name="Imagen 491"/>
                          <pic:cNvPicPr/>
                        </pic:nvPicPr>
                        <pic:blipFill>
                          <a:blip r:embed="rId68" cstate="print">
                            <a:extLst>
                              <a:ext uri="{BEBA8EAE-BF5A-486C-A8C5-ECC9F3942E4B}">
                                <a14:imgProps xmlns:a14="http://schemas.microsoft.com/office/drawing/2010/main">
                                  <a14:imgLayer r:embed="rId69">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108453" cy="1668679"/>
                          </a:xfrm>
                          <a:prstGeom prst="rect">
                            <a:avLst/>
                          </a:prstGeom>
                        </pic:spPr>
                      </pic:pic>
                    </a:graphicData>
                  </a:graphic>
                </wp:inline>
              </w:drawing>
            </w:r>
          </w:p>
          <w:p w14:paraId="59F92793" w14:textId="77777777" w:rsidR="00C46EB0" w:rsidRDefault="00C46EB0" w:rsidP="00FF285C">
            <w:pPr>
              <w:ind w:left="0"/>
              <w:jc w:val="center"/>
            </w:pPr>
          </w:p>
        </w:tc>
      </w:tr>
      <w:tr w:rsidR="00C46EB0" w14:paraId="776A0930" w14:textId="77777777" w:rsidTr="00FF285C">
        <w:trPr>
          <w:trHeight w:val="1427"/>
        </w:trPr>
        <w:tc>
          <w:tcPr>
            <w:tcW w:w="1081" w:type="dxa"/>
            <w:vAlign w:val="center"/>
          </w:tcPr>
          <w:p w14:paraId="548F6CD0" w14:textId="77777777" w:rsidR="00C46EB0" w:rsidRDefault="00C46EB0" w:rsidP="00FF285C">
            <w:pPr>
              <w:pStyle w:val="HTMLconformatoprevio"/>
              <w:shd w:val="clear" w:color="auto" w:fill="FFFFFF"/>
              <w:wordWrap w:val="0"/>
              <w:jc w:val="center"/>
              <w:rPr>
                <w:rFonts w:ascii="Roboto" w:hAnsi="Roboto"/>
                <w:sz w:val="18"/>
                <w:szCs w:val="18"/>
              </w:rPr>
            </w:pPr>
            <w:r w:rsidRPr="00EE383A">
              <w:rPr>
                <w:rFonts w:ascii="Roboto" w:hAnsi="Roboto"/>
                <w:sz w:val="18"/>
                <w:szCs w:val="18"/>
              </w:rPr>
              <w:t xml:space="preserve">25%: 79948 datos </w:t>
            </w:r>
          </w:p>
          <w:p w14:paraId="1D4E55EF" w14:textId="77777777" w:rsidR="00C46EB0" w:rsidRPr="00EE383A" w:rsidRDefault="00C46EB0" w:rsidP="00FF285C">
            <w:pPr>
              <w:pStyle w:val="HTMLconformatoprevio"/>
              <w:shd w:val="clear" w:color="auto" w:fill="FFFFFF"/>
              <w:wordWrap w:val="0"/>
              <w:jc w:val="center"/>
              <w:rPr>
                <w:rFonts w:ascii="Roboto" w:hAnsi="Roboto"/>
              </w:rPr>
            </w:pPr>
            <w:r w:rsidRPr="00EE383A">
              <w:rPr>
                <w:rFonts w:ascii="Roboto" w:hAnsi="Roboto"/>
                <w:sz w:val="18"/>
                <w:szCs w:val="18"/>
              </w:rPr>
              <w:t>faltantes</w:t>
            </w:r>
          </w:p>
        </w:tc>
        <w:tc>
          <w:tcPr>
            <w:tcW w:w="4589" w:type="dxa"/>
          </w:tcPr>
          <w:p w14:paraId="61437AA7" w14:textId="77777777" w:rsidR="00C46EB0" w:rsidRDefault="00C46EB0" w:rsidP="00FF285C">
            <w:pPr>
              <w:ind w:left="0"/>
              <w:jc w:val="center"/>
            </w:pPr>
          </w:p>
          <w:p w14:paraId="74C547C9" w14:textId="77777777" w:rsidR="00C46EB0" w:rsidRDefault="00C46EB0" w:rsidP="00FF285C">
            <w:pPr>
              <w:ind w:left="0"/>
              <w:jc w:val="center"/>
            </w:pPr>
            <w:r w:rsidRPr="00EE383A">
              <w:rPr>
                <w:noProof/>
              </w:rPr>
              <w:drawing>
                <wp:inline distT="0" distB="0" distL="0" distR="0" wp14:anchorId="5BA96890" wp14:editId="3545276A">
                  <wp:extent cx="2095500" cy="1681739"/>
                  <wp:effectExtent l="0" t="0" r="0" b="0"/>
                  <wp:docPr id="492" name="Imagen 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 name="Imagen 464"/>
                          <pic:cNvPicPr/>
                        </pic:nvPicPr>
                        <pic:blipFill>
                          <a:blip r:embed="rId39" cstate="print">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100607" cy="1685838"/>
                          </a:xfrm>
                          <a:prstGeom prst="rect">
                            <a:avLst/>
                          </a:prstGeom>
                        </pic:spPr>
                      </pic:pic>
                    </a:graphicData>
                  </a:graphic>
                </wp:inline>
              </w:drawing>
            </w:r>
          </w:p>
          <w:p w14:paraId="4F5FD22B" w14:textId="77777777" w:rsidR="00C46EB0" w:rsidRDefault="00C46EB0" w:rsidP="00FF285C">
            <w:pPr>
              <w:ind w:left="0"/>
              <w:jc w:val="center"/>
            </w:pPr>
          </w:p>
        </w:tc>
        <w:tc>
          <w:tcPr>
            <w:tcW w:w="4770" w:type="dxa"/>
            <w:vAlign w:val="center"/>
          </w:tcPr>
          <w:p w14:paraId="2A0EA80B" w14:textId="77777777" w:rsidR="00C46EB0" w:rsidRDefault="00C46EB0" w:rsidP="00FF285C">
            <w:pPr>
              <w:ind w:left="0"/>
              <w:jc w:val="center"/>
            </w:pPr>
          </w:p>
          <w:p w14:paraId="0F518178" w14:textId="77777777" w:rsidR="00C46EB0" w:rsidRDefault="00C46EB0" w:rsidP="00FF285C">
            <w:pPr>
              <w:ind w:left="0"/>
              <w:jc w:val="center"/>
            </w:pPr>
            <w:r w:rsidRPr="00082C7F">
              <w:rPr>
                <w:noProof/>
              </w:rPr>
              <w:drawing>
                <wp:inline distT="0" distB="0" distL="0" distR="0" wp14:anchorId="390E95AA" wp14:editId="3905D763">
                  <wp:extent cx="2060391" cy="1623216"/>
                  <wp:effectExtent l="0" t="0" r="0" b="0"/>
                  <wp:docPr id="493" name="Imagen 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 name="Imagen 493"/>
                          <pic:cNvPicPr/>
                        </pic:nvPicPr>
                        <pic:blipFill>
                          <a:blip r:embed="rId70" cstate="print">
                            <a:extLst>
                              <a:ext uri="{BEBA8EAE-BF5A-486C-A8C5-ECC9F3942E4B}">
                                <a14:imgProps xmlns:a14="http://schemas.microsoft.com/office/drawing/2010/main">
                                  <a14:imgLayer r:embed="rId71">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060391" cy="1623216"/>
                          </a:xfrm>
                          <a:prstGeom prst="rect">
                            <a:avLst/>
                          </a:prstGeom>
                        </pic:spPr>
                      </pic:pic>
                    </a:graphicData>
                  </a:graphic>
                </wp:inline>
              </w:drawing>
            </w:r>
          </w:p>
          <w:p w14:paraId="44E09968" w14:textId="77777777" w:rsidR="00C46EB0" w:rsidRDefault="00C46EB0" w:rsidP="00FF285C">
            <w:pPr>
              <w:ind w:left="0"/>
              <w:jc w:val="center"/>
            </w:pPr>
          </w:p>
        </w:tc>
      </w:tr>
      <w:tr w:rsidR="00C46EB0" w14:paraId="6E1C4C90" w14:textId="77777777" w:rsidTr="00FF285C">
        <w:trPr>
          <w:trHeight w:val="1453"/>
        </w:trPr>
        <w:tc>
          <w:tcPr>
            <w:tcW w:w="1081" w:type="dxa"/>
            <w:vAlign w:val="center"/>
          </w:tcPr>
          <w:p w14:paraId="39EF718C" w14:textId="77777777" w:rsidR="00C46EB0" w:rsidRDefault="00C46EB0" w:rsidP="00FF285C">
            <w:pPr>
              <w:pStyle w:val="HTMLconformatoprevio"/>
              <w:shd w:val="clear" w:color="auto" w:fill="FFFFFF"/>
              <w:wordWrap w:val="0"/>
              <w:rPr>
                <w:rFonts w:ascii="Roboto" w:hAnsi="Roboto"/>
                <w:sz w:val="18"/>
                <w:szCs w:val="18"/>
              </w:rPr>
            </w:pPr>
            <w:r w:rsidRPr="00964C0D">
              <w:rPr>
                <w:rFonts w:ascii="Roboto" w:hAnsi="Roboto"/>
                <w:sz w:val="18"/>
                <w:szCs w:val="18"/>
              </w:rPr>
              <w:t xml:space="preserve">50%: 159897 datos </w:t>
            </w:r>
          </w:p>
          <w:p w14:paraId="31E3CC1F" w14:textId="77777777" w:rsidR="00C46EB0" w:rsidRPr="00964C0D" w:rsidRDefault="00C46EB0" w:rsidP="00FF285C">
            <w:pPr>
              <w:pStyle w:val="HTMLconformatoprevio"/>
              <w:shd w:val="clear" w:color="auto" w:fill="FFFFFF"/>
              <w:wordWrap w:val="0"/>
              <w:rPr>
                <w:rFonts w:ascii="Roboto" w:hAnsi="Roboto"/>
              </w:rPr>
            </w:pPr>
            <w:r w:rsidRPr="00964C0D">
              <w:rPr>
                <w:rFonts w:ascii="Roboto" w:hAnsi="Roboto"/>
                <w:sz w:val="18"/>
                <w:szCs w:val="18"/>
              </w:rPr>
              <w:t>faltantes</w:t>
            </w:r>
          </w:p>
        </w:tc>
        <w:tc>
          <w:tcPr>
            <w:tcW w:w="4589" w:type="dxa"/>
          </w:tcPr>
          <w:p w14:paraId="0B1A86F3" w14:textId="59B88CC0" w:rsidR="00C46EB0" w:rsidRDefault="007005C2" w:rsidP="00FF285C">
            <w:pPr>
              <w:ind w:left="0"/>
              <w:jc w:val="center"/>
            </w:pPr>
            <w:r w:rsidRPr="00964C0D">
              <w:rPr>
                <w:noProof/>
              </w:rPr>
              <w:drawing>
                <wp:anchor distT="0" distB="0" distL="114300" distR="114300" simplePos="0" relativeHeight="251684864" behindDoc="0" locked="0" layoutInCell="1" allowOverlap="1" wp14:anchorId="5FDC5109" wp14:editId="3024CE8D">
                  <wp:simplePos x="0" y="0"/>
                  <wp:positionH relativeFrom="column">
                    <wp:posOffset>353323</wp:posOffset>
                  </wp:positionH>
                  <wp:positionV relativeFrom="paragraph">
                    <wp:posOffset>48775</wp:posOffset>
                  </wp:positionV>
                  <wp:extent cx="2053087" cy="1616095"/>
                  <wp:effectExtent l="0" t="0" r="4445" b="3175"/>
                  <wp:wrapNone/>
                  <wp:docPr id="494" name="Imagen 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053087" cy="1616095"/>
                          </a:xfrm>
                          <a:prstGeom prst="rect">
                            <a:avLst/>
                          </a:prstGeom>
                        </pic:spPr>
                      </pic:pic>
                    </a:graphicData>
                  </a:graphic>
                </wp:anchor>
              </w:drawing>
            </w:r>
          </w:p>
          <w:p w14:paraId="13B7C8E9" w14:textId="1AA8D322" w:rsidR="00C46EB0" w:rsidRDefault="00C46EB0" w:rsidP="00FF285C">
            <w:pPr>
              <w:ind w:left="0"/>
              <w:jc w:val="center"/>
            </w:pPr>
          </w:p>
        </w:tc>
        <w:tc>
          <w:tcPr>
            <w:tcW w:w="4770" w:type="dxa"/>
            <w:vAlign w:val="center"/>
          </w:tcPr>
          <w:p w14:paraId="0CA341B4" w14:textId="77777777" w:rsidR="00C46EB0" w:rsidRDefault="00C46EB0" w:rsidP="00FF285C">
            <w:pPr>
              <w:ind w:left="0"/>
              <w:jc w:val="center"/>
            </w:pPr>
            <w:r w:rsidRPr="00964C0D">
              <w:rPr>
                <w:noProof/>
              </w:rPr>
              <w:drawing>
                <wp:inline distT="0" distB="0" distL="0" distR="0" wp14:anchorId="65AB22CF" wp14:editId="0F14CC0B">
                  <wp:extent cx="2256129" cy="1699703"/>
                  <wp:effectExtent l="0" t="0" r="0" b="0"/>
                  <wp:docPr id="495" name="Imagen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 name="Imagen 495"/>
                          <pic:cNvPicPr/>
                        </pic:nvPicPr>
                        <pic:blipFill>
                          <a:blip r:embed="rId73">
                            <a:extLst>
                              <a:ext uri="{BEBA8EAE-BF5A-486C-A8C5-ECC9F3942E4B}">
                                <a14:imgProps xmlns:a14="http://schemas.microsoft.com/office/drawing/2010/main">
                                  <a14:imgLayer r:embed="rId7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256129" cy="1699703"/>
                          </a:xfrm>
                          <a:prstGeom prst="rect">
                            <a:avLst/>
                          </a:prstGeom>
                        </pic:spPr>
                      </pic:pic>
                    </a:graphicData>
                  </a:graphic>
                </wp:inline>
              </w:drawing>
            </w:r>
          </w:p>
        </w:tc>
      </w:tr>
    </w:tbl>
    <w:p w14:paraId="4C62DBE9" w14:textId="666E9B3D" w:rsidR="00F918C6" w:rsidRDefault="006246AC" w:rsidP="00F918C6">
      <w:pPr>
        <w:jc w:val="both"/>
      </w:pPr>
      <w:r>
        <w:t>A partir de la</w:t>
      </w:r>
      <w:r w:rsidR="00F918C6">
        <w:t xml:space="preserve"> Tabla 6 se puede observar el cambio de la distribución del atributo después de la imputación aleatoria</w:t>
      </w:r>
      <w:r w:rsidR="00FE6DF7">
        <w:t xml:space="preserve">. Los valores mayores a 0.4 aumentan su frecuencia, si comparamos con la </w:t>
      </w:r>
      <w:r w:rsidR="00FE6DF7">
        <w:lastRenderedPageBreak/>
        <w:t>distribución original, y esto se nota con mayor facilidad en un porcentaje mayor de datos faltantes. Lo cual es justificable, ya que al ser una imputación aleatoria toma valores que estén en el rango de manera incierta.</w:t>
      </w:r>
    </w:p>
    <w:p w14:paraId="2D862FB4" w14:textId="5B49C07A" w:rsidR="006246AC" w:rsidRDefault="006246AC" w:rsidP="006246AC">
      <w:pPr>
        <w:ind w:left="0"/>
        <w:jc w:val="both"/>
      </w:pPr>
      <w:r>
        <w:t>En la Tabla 7 se pueden apreciar las distribuciones de los datos, específicamente del atributo Diabetic, antes y después de la imputación por vecinos más cercanos (KNN), en tres distintas situaciones, cuando se tiene un 10%</w:t>
      </w:r>
      <w:r w:rsidR="009F0C6A">
        <w:t xml:space="preserve"> y </w:t>
      </w:r>
      <w:r>
        <w:t>25</w:t>
      </w:r>
      <w:r w:rsidR="009F0C6A">
        <w:t>% de</w:t>
      </w:r>
      <w:r>
        <w:t xml:space="preserve"> datos faltantes en el atributo</w:t>
      </w:r>
      <w:r w:rsidR="009F0C6A">
        <w:t xml:space="preserve"> BMI.</w:t>
      </w:r>
    </w:p>
    <w:p w14:paraId="24F51F19" w14:textId="35BAE791" w:rsidR="00325F2A" w:rsidRDefault="007E5257" w:rsidP="00346B47">
      <w:r>
        <w:t xml:space="preserve">En este caso en particular se generaron datos faltantes en los atributos: BMI, Smoking, </w:t>
      </w:r>
      <w:proofErr w:type="spellStart"/>
      <w:r>
        <w:t>Stroke</w:t>
      </w:r>
      <w:proofErr w:type="spellEnd"/>
      <w:r w:rsidR="005D75B7">
        <w:t>, Race</w:t>
      </w:r>
      <w:r w:rsidR="001240F2">
        <w:t>,</w:t>
      </w:r>
      <w:r w:rsidR="005D75B7">
        <w:t xml:space="preserve"> Diabetic y </w:t>
      </w:r>
      <w:proofErr w:type="spellStart"/>
      <w:r w:rsidR="005D75B7">
        <w:t>GenHealth</w:t>
      </w:r>
      <w:proofErr w:type="spellEnd"/>
      <w:r w:rsidR="00E64993">
        <w:t>.</w:t>
      </w:r>
      <w:r w:rsidR="00853013" w:rsidRPr="00853013">
        <w:rPr>
          <w:noProof/>
          <w:color w:val="948A54" w:themeColor="background2" w:themeShade="80"/>
        </w:rPr>
        <w:t xml:space="preserve"> </w:t>
      </w:r>
    </w:p>
    <w:p w14:paraId="4F0ECF95" w14:textId="77777777" w:rsidR="005A6F16" w:rsidRDefault="00E64993" w:rsidP="005A6F16">
      <w:pPr>
        <w:keepNext/>
        <w:jc w:val="center"/>
      </w:pPr>
      <w:r w:rsidRPr="00E64993">
        <w:rPr>
          <w:noProof/>
        </w:rPr>
        <w:drawing>
          <wp:inline distT="0" distB="0" distL="0" distR="0" wp14:anchorId="2162C15A" wp14:editId="2C9A8ECD">
            <wp:extent cx="1412112" cy="2094098"/>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1415437" cy="2099029"/>
                    </a:xfrm>
                    <a:prstGeom prst="rect">
                      <a:avLst/>
                    </a:prstGeom>
                  </pic:spPr>
                </pic:pic>
              </a:graphicData>
            </a:graphic>
          </wp:inline>
        </w:drawing>
      </w:r>
    </w:p>
    <w:p w14:paraId="18B01B6B" w14:textId="0614749C" w:rsidR="00E64993" w:rsidRDefault="005A6F16" w:rsidP="005A6F16">
      <w:pPr>
        <w:pStyle w:val="Descripcin"/>
        <w:jc w:val="center"/>
      </w:pPr>
      <w:r>
        <w:t xml:space="preserve">Ilustración </w:t>
      </w:r>
      <w:r>
        <w:fldChar w:fldCharType="begin"/>
      </w:r>
      <w:r>
        <w:instrText xml:space="preserve"> SEQ Ilustración \* ARABIC </w:instrText>
      </w:r>
      <w:r>
        <w:fldChar w:fldCharType="separate"/>
      </w:r>
      <w:r>
        <w:rPr>
          <w:noProof/>
        </w:rPr>
        <w:t>14</w:t>
      </w:r>
      <w:r>
        <w:fldChar w:fldCharType="end"/>
      </w:r>
      <w:r>
        <w:t>. Cantidad de datos faltantes en el conjunto de datos.</w:t>
      </w:r>
    </w:p>
    <w:p w14:paraId="59CA4496" w14:textId="036658A7" w:rsidR="00A560FF" w:rsidRDefault="00A560FF" w:rsidP="00A560FF"/>
    <w:p w14:paraId="0863A064" w14:textId="57359220" w:rsidR="009F0C6A" w:rsidRDefault="009F0C6A" w:rsidP="00A560FF">
      <w:r>
        <w:t>Se plante</w:t>
      </w:r>
      <w:r w:rsidR="00973901">
        <w:t>aron tres situaciones distintas con el siguiente porcentaje de datos faltantes</w:t>
      </w:r>
      <w:r w:rsidR="001B5F34">
        <w:t>. La primer de ellas:</w:t>
      </w:r>
    </w:p>
    <w:p w14:paraId="72C4C3C2" w14:textId="08994C5F" w:rsidR="00973901" w:rsidRDefault="00973901" w:rsidP="001B5F34">
      <w:pPr>
        <w:pStyle w:val="Prrafodelista"/>
        <w:numPr>
          <w:ilvl w:val="0"/>
          <w:numId w:val="11"/>
        </w:numPr>
      </w:pPr>
      <w:r>
        <w:t>BMI:50%</w:t>
      </w:r>
    </w:p>
    <w:p w14:paraId="7C13A097" w14:textId="4B61804A" w:rsidR="00973901" w:rsidRDefault="00973901" w:rsidP="001B5F34">
      <w:pPr>
        <w:pStyle w:val="Prrafodelista"/>
        <w:numPr>
          <w:ilvl w:val="0"/>
          <w:numId w:val="11"/>
        </w:numPr>
      </w:pPr>
      <w:r>
        <w:t>Smoking:15%</w:t>
      </w:r>
    </w:p>
    <w:p w14:paraId="76836B66" w14:textId="7C0A4AC3" w:rsidR="00973901" w:rsidRDefault="001B5F34" w:rsidP="001B5F34">
      <w:pPr>
        <w:pStyle w:val="Prrafodelista"/>
        <w:numPr>
          <w:ilvl w:val="0"/>
          <w:numId w:val="11"/>
        </w:numPr>
      </w:pPr>
      <w:r>
        <w:t>Stroke:20%</w:t>
      </w:r>
    </w:p>
    <w:p w14:paraId="31E31E57" w14:textId="7F179C11" w:rsidR="001B5F34" w:rsidRDefault="001B5F34" w:rsidP="001B5F34">
      <w:pPr>
        <w:pStyle w:val="Prrafodelista"/>
        <w:numPr>
          <w:ilvl w:val="0"/>
          <w:numId w:val="11"/>
        </w:numPr>
      </w:pPr>
      <w:r>
        <w:t>Race:30%</w:t>
      </w:r>
    </w:p>
    <w:p w14:paraId="47CB45F1" w14:textId="35D50328" w:rsidR="001B5F34" w:rsidRDefault="001B5F34" w:rsidP="001B5F34">
      <w:pPr>
        <w:pStyle w:val="Prrafodelista"/>
        <w:numPr>
          <w:ilvl w:val="0"/>
          <w:numId w:val="11"/>
        </w:numPr>
      </w:pPr>
      <w:proofErr w:type="spellStart"/>
      <w:r>
        <w:t>GenHeatlh</w:t>
      </w:r>
      <w:proofErr w:type="spellEnd"/>
      <w:r>
        <w:t xml:space="preserve"> 10%</w:t>
      </w:r>
    </w:p>
    <w:p w14:paraId="2CB89B7A" w14:textId="605765A4" w:rsidR="001B5F34" w:rsidRPr="00A560FF" w:rsidRDefault="001B5F34" w:rsidP="001B5F34">
      <w:pPr>
        <w:pStyle w:val="Prrafodelista"/>
        <w:numPr>
          <w:ilvl w:val="0"/>
          <w:numId w:val="11"/>
        </w:numPr>
      </w:pPr>
      <w:r>
        <w:t>Diabetic:10%</w:t>
      </w:r>
    </w:p>
    <w:p w14:paraId="6FB11F04" w14:textId="5EF21F28" w:rsidR="00D24EE7" w:rsidRDefault="001B5F34" w:rsidP="00D24EE7">
      <w:r>
        <w:lastRenderedPageBreak/>
        <w:t>Y la segunda:</w:t>
      </w:r>
    </w:p>
    <w:p w14:paraId="2B59F92D" w14:textId="77777777" w:rsidR="001B5F34" w:rsidRDefault="001B5F34" w:rsidP="001B5F34">
      <w:pPr>
        <w:pStyle w:val="Prrafodelista"/>
        <w:numPr>
          <w:ilvl w:val="0"/>
          <w:numId w:val="11"/>
        </w:numPr>
      </w:pPr>
      <w:r>
        <w:t>BMI:50%</w:t>
      </w:r>
    </w:p>
    <w:p w14:paraId="35B90013" w14:textId="77777777" w:rsidR="001B5F34" w:rsidRDefault="001B5F34" w:rsidP="001B5F34">
      <w:pPr>
        <w:pStyle w:val="Prrafodelista"/>
        <w:numPr>
          <w:ilvl w:val="0"/>
          <w:numId w:val="11"/>
        </w:numPr>
      </w:pPr>
      <w:r>
        <w:t>Smoking:15%</w:t>
      </w:r>
    </w:p>
    <w:p w14:paraId="1544B2BF" w14:textId="77777777" w:rsidR="001B5F34" w:rsidRDefault="001B5F34" w:rsidP="001B5F34">
      <w:pPr>
        <w:pStyle w:val="Prrafodelista"/>
        <w:numPr>
          <w:ilvl w:val="0"/>
          <w:numId w:val="11"/>
        </w:numPr>
      </w:pPr>
      <w:r>
        <w:t>Stroke:20%</w:t>
      </w:r>
    </w:p>
    <w:p w14:paraId="0789F4B3" w14:textId="77777777" w:rsidR="001B5F34" w:rsidRDefault="001B5F34" w:rsidP="001B5F34">
      <w:pPr>
        <w:pStyle w:val="Prrafodelista"/>
        <w:numPr>
          <w:ilvl w:val="0"/>
          <w:numId w:val="11"/>
        </w:numPr>
      </w:pPr>
      <w:r>
        <w:t>Race:30%</w:t>
      </w:r>
    </w:p>
    <w:p w14:paraId="527D2A0D" w14:textId="77777777" w:rsidR="001B5F34" w:rsidRDefault="001B5F34" w:rsidP="001B5F34">
      <w:pPr>
        <w:pStyle w:val="Prrafodelista"/>
        <w:numPr>
          <w:ilvl w:val="0"/>
          <w:numId w:val="11"/>
        </w:numPr>
      </w:pPr>
      <w:proofErr w:type="spellStart"/>
      <w:r>
        <w:t>GenHeatlh</w:t>
      </w:r>
      <w:proofErr w:type="spellEnd"/>
      <w:r>
        <w:t xml:space="preserve"> 10%</w:t>
      </w:r>
    </w:p>
    <w:p w14:paraId="55FF6B18" w14:textId="487E9A62" w:rsidR="00475A82" w:rsidRDefault="001B5F34" w:rsidP="00EA3E05">
      <w:pPr>
        <w:pStyle w:val="Prrafodelista"/>
        <w:numPr>
          <w:ilvl w:val="0"/>
          <w:numId w:val="11"/>
        </w:numPr>
      </w:pPr>
      <w:r>
        <w:t>Diabetic:</w:t>
      </w:r>
      <w:r>
        <w:t>25</w:t>
      </w:r>
      <w:r>
        <w:t>%</w:t>
      </w:r>
    </w:p>
    <w:p w14:paraId="3BF5760C" w14:textId="77777777" w:rsidR="00EA3E05" w:rsidRPr="005A6F16" w:rsidRDefault="00EA3E05" w:rsidP="00EA3E05">
      <w:pPr>
        <w:pStyle w:val="Prrafodelista"/>
        <w:ind w:left="705"/>
      </w:pPr>
    </w:p>
    <w:p w14:paraId="00571C27" w14:textId="449CAFCC" w:rsidR="00FE6DF7" w:rsidRDefault="00FE6DF7" w:rsidP="00FE6DF7">
      <w:pPr>
        <w:pStyle w:val="Descripcin"/>
        <w:keepNext/>
      </w:pPr>
      <w:r>
        <w:t xml:space="preserve">Tabla </w:t>
      </w:r>
      <w:r>
        <w:fldChar w:fldCharType="begin"/>
      </w:r>
      <w:r>
        <w:instrText xml:space="preserve"> SEQ Tabla \* ARABIC </w:instrText>
      </w:r>
      <w:r>
        <w:fldChar w:fldCharType="separate"/>
      </w:r>
      <w:r w:rsidR="004B6072">
        <w:rPr>
          <w:noProof/>
        </w:rPr>
        <w:t>7</w:t>
      </w:r>
      <w:r>
        <w:fldChar w:fldCharType="end"/>
      </w:r>
      <w:r>
        <w:t>.</w:t>
      </w:r>
      <w:r w:rsidRPr="00FE6DF7">
        <w:t xml:space="preserve"> </w:t>
      </w:r>
      <w:r>
        <w:t xml:space="preserve">Comparación de distribuciones de imputaciones por </w:t>
      </w:r>
      <w:r w:rsidR="006246AC">
        <w:t>KNN.</w:t>
      </w:r>
    </w:p>
    <w:tbl>
      <w:tblPr>
        <w:tblStyle w:val="Tablaconcuadrcula"/>
        <w:tblW w:w="9359" w:type="dxa"/>
        <w:tblInd w:w="-365" w:type="dxa"/>
        <w:tblLook w:val="04A0" w:firstRow="1" w:lastRow="0" w:firstColumn="1" w:lastColumn="0" w:noHBand="0" w:noVBand="1"/>
      </w:tblPr>
      <w:tblGrid>
        <w:gridCol w:w="4589"/>
        <w:gridCol w:w="4770"/>
      </w:tblGrid>
      <w:tr w:rsidR="00E71247" w14:paraId="16A00927" w14:textId="77777777" w:rsidTr="00E71247">
        <w:trPr>
          <w:trHeight w:val="980"/>
        </w:trPr>
        <w:tc>
          <w:tcPr>
            <w:tcW w:w="4589" w:type="dxa"/>
            <w:vAlign w:val="center"/>
          </w:tcPr>
          <w:p w14:paraId="19751D08" w14:textId="77777777" w:rsidR="00E71247" w:rsidRDefault="00E71247" w:rsidP="00FF285C">
            <w:pPr>
              <w:ind w:left="0"/>
              <w:jc w:val="center"/>
            </w:pPr>
            <w:r>
              <w:t>Distribución de los datos antes de la imputación</w:t>
            </w:r>
          </w:p>
        </w:tc>
        <w:tc>
          <w:tcPr>
            <w:tcW w:w="4770" w:type="dxa"/>
            <w:vAlign w:val="center"/>
          </w:tcPr>
          <w:p w14:paraId="3CE775D4" w14:textId="3D7BC272" w:rsidR="00E71247" w:rsidRDefault="00E71247" w:rsidP="00FF285C">
            <w:pPr>
              <w:ind w:left="0"/>
              <w:jc w:val="center"/>
            </w:pPr>
            <w:r>
              <w:t>Imputación por KNN</w:t>
            </w:r>
          </w:p>
        </w:tc>
      </w:tr>
      <w:tr w:rsidR="00E71247" w14:paraId="05D45828" w14:textId="77777777" w:rsidTr="00E71247">
        <w:trPr>
          <w:trHeight w:val="1453"/>
        </w:trPr>
        <w:tc>
          <w:tcPr>
            <w:tcW w:w="4589" w:type="dxa"/>
            <w:vAlign w:val="center"/>
          </w:tcPr>
          <w:p w14:paraId="7E5F0570" w14:textId="77777777" w:rsidR="00E71247" w:rsidRDefault="00E71247" w:rsidP="00FF285C">
            <w:pPr>
              <w:ind w:left="0"/>
              <w:jc w:val="center"/>
            </w:pPr>
            <w:r>
              <w:rPr>
                <w:noProof/>
              </w:rPr>
              <w:drawing>
                <wp:anchor distT="0" distB="0" distL="114300" distR="114300" simplePos="0" relativeHeight="251686912" behindDoc="0" locked="0" layoutInCell="1" allowOverlap="1" wp14:anchorId="3ADA395E" wp14:editId="3C65CB90">
                  <wp:simplePos x="0" y="0"/>
                  <wp:positionH relativeFrom="column">
                    <wp:posOffset>349885</wp:posOffset>
                  </wp:positionH>
                  <wp:positionV relativeFrom="paragraph">
                    <wp:posOffset>66040</wp:posOffset>
                  </wp:positionV>
                  <wp:extent cx="2085975" cy="1696085"/>
                  <wp:effectExtent l="0" t="0" r="9525" b="0"/>
                  <wp:wrapNone/>
                  <wp:docPr id="496" name="Imagen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 name="Imagen 496"/>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2085975" cy="1696085"/>
                          </a:xfrm>
                          <a:prstGeom prst="rect">
                            <a:avLst/>
                          </a:prstGeom>
                          <a:noFill/>
                        </pic:spPr>
                      </pic:pic>
                    </a:graphicData>
                  </a:graphic>
                  <wp14:sizeRelH relativeFrom="margin">
                    <wp14:pctWidth>0</wp14:pctWidth>
                  </wp14:sizeRelH>
                  <wp14:sizeRelV relativeFrom="margin">
                    <wp14:pctHeight>0</wp14:pctHeight>
                  </wp14:sizeRelV>
                </wp:anchor>
              </w:drawing>
            </w:r>
          </w:p>
          <w:p w14:paraId="1E6084B0" w14:textId="77777777" w:rsidR="00E71247" w:rsidRPr="001C1956" w:rsidRDefault="00E71247" w:rsidP="00FF285C">
            <w:pPr>
              <w:ind w:left="0"/>
              <w:jc w:val="center"/>
            </w:pPr>
          </w:p>
        </w:tc>
        <w:tc>
          <w:tcPr>
            <w:tcW w:w="4770" w:type="dxa"/>
            <w:vAlign w:val="center"/>
          </w:tcPr>
          <w:p w14:paraId="77CF1619" w14:textId="77777777" w:rsidR="00E71247" w:rsidRDefault="00E71247" w:rsidP="00FF285C">
            <w:pPr>
              <w:ind w:left="0"/>
              <w:jc w:val="center"/>
            </w:pPr>
          </w:p>
          <w:p w14:paraId="5E8FA5D5" w14:textId="77777777" w:rsidR="00E71247" w:rsidRDefault="00E71247" w:rsidP="00FF285C">
            <w:pPr>
              <w:ind w:left="0"/>
              <w:jc w:val="center"/>
            </w:pPr>
            <w:r w:rsidRPr="001C1956">
              <w:rPr>
                <w:noProof/>
              </w:rPr>
              <w:drawing>
                <wp:inline distT="0" distB="0" distL="0" distR="0" wp14:anchorId="4AF59A30" wp14:editId="4F98C150">
                  <wp:extent cx="2073676" cy="1668679"/>
                  <wp:effectExtent l="0" t="0" r="3175" b="8255"/>
                  <wp:docPr id="497" name="Imagen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 name="Imagen 497"/>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073676" cy="1668679"/>
                          </a:xfrm>
                          <a:prstGeom prst="rect">
                            <a:avLst/>
                          </a:prstGeom>
                        </pic:spPr>
                      </pic:pic>
                    </a:graphicData>
                  </a:graphic>
                </wp:inline>
              </w:drawing>
            </w:r>
          </w:p>
          <w:p w14:paraId="47D9B3D2" w14:textId="77777777" w:rsidR="00E71247" w:rsidRDefault="00E71247" w:rsidP="00FF285C">
            <w:pPr>
              <w:ind w:left="0"/>
              <w:jc w:val="center"/>
            </w:pPr>
          </w:p>
        </w:tc>
      </w:tr>
      <w:tr w:rsidR="00E71247" w14:paraId="4FBB0F9C" w14:textId="77777777" w:rsidTr="00E71247">
        <w:trPr>
          <w:trHeight w:val="1427"/>
        </w:trPr>
        <w:tc>
          <w:tcPr>
            <w:tcW w:w="4589" w:type="dxa"/>
          </w:tcPr>
          <w:p w14:paraId="3047AE9C" w14:textId="77777777" w:rsidR="00E71247" w:rsidRDefault="00E71247" w:rsidP="00FF285C">
            <w:pPr>
              <w:ind w:left="0"/>
              <w:jc w:val="center"/>
            </w:pPr>
          </w:p>
          <w:p w14:paraId="490269D8" w14:textId="77777777" w:rsidR="00E71247" w:rsidRDefault="00E71247" w:rsidP="00FF285C">
            <w:pPr>
              <w:ind w:left="0"/>
              <w:jc w:val="center"/>
            </w:pPr>
            <w:r w:rsidRPr="00EE383A">
              <w:rPr>
                <w:noProof/>
              </w:rPr>
              <w:drawing>
                <wp:inline distT="0" distB="0" distL="0" distR="0" wp14:anchorId="7D5E6BE9" wp14:editId="1C978412">
                  <wp:extent cx="2085665" cy="1632003"/>
                  <wp:effectExtent l="0" t="0" r="0" b="6350"/>
                  <wp:docPr id="498" name="Imagen 4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 name="Imagen 498"/>
                          <pic:cNvPicPr/>
                        </pic:nvPicPr>
                        <pic:blipFill>
                          <a:blip r:embed="rId78">
                            <a:extLst>
                              <a:ext uri="{28A0092B-C50C-407E-A947-70E740481C1C}">
                                <a14:useLocalDpi xmlns:a14="http://schemas.microsoft.com/office/drawing/2010/main" val="0"/>
                              </a:ext>
                            </a:extLst>
                          </a:blip>
                          <a:stretch>
                            <a:fillRect/>
                          </a:stretch>
                        </pic:blipFill>
                        <pic:spPr>
                          <a:xfrm>
                            <a:off x="0" y="0"/>
                            <a:ext cx="2085665" cy="1632003"/>
                          </a:xfrm>
                          <a:prstGeom prst="rect">
                            <a:avLst/>
                          </a:prstGeom>
                        </pic:spPr>
                      </pic:pic>
                    </a:graphicData>
                  </a:graphic>
                </wp:inline>
              </w:drawing>
            </w:r>
          </w:p>
          <w:p w14:paraId="7CA34EC5" w14:textId="77777777" w:rsidR="00E71247" w:rsidRDefault="00E71247" w:rsidP="00FF285C">
            <w:pPr>
              <w:ind w:left="0"/>
              <w:jc w:val="center"/>
            </w:pPr>
          </w:p>
        </w:tc>
        <w:tc>
          <w:tcPr>
            <w:tcW w:w="4770" w:type="dxa"/>
            <w:vAlign w:val="center"/>
          </w:tcPr>
          <w:p w14:paraId="2011CA76" w14:textId="77777777" w:rsidR="00E71247" w:rsidRDefault="00E71247" w:rsidP="00FF285C">
            <w:pPr>
              <w:ind w:left="0"/>
              <w:jc w:val="center"/>
            </w:pPr>
          </w:p>
          <w:p w14:paraId="6590E41C" w14:textId="77777777" w:rsidR="00E71247" w:rsidRDefault="00E71247" w:rsidP="00FF285C">
            <w:pPr>
              <w:ind w:left="0"/>
              <w:jc w:val="center"/>
            </w:pPr>
            <w:r w:rsidRPr="00082C7F">
              <w:rPr>
                <w:noProof/>
              </w:rPr>
              <w:drawing>
                <wp:inline distT="0" distB="0" distL="0" distR="0" wp14:anchorId="125E10FA" wp14:editId="4EE4BB43">
                  <wp:extent cx="2016205" cy="1593543"/>
                  <wp:effectExtent l="0" t="0" r="3175" b="6985"/>
                  <wp:docPr id="500" name="Imagen 5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 name="Imagen 500"/>
                          <pic:cNvPicPr/>
                        </pic:nvPicPr>
                        <pic:blipFill>
                          <a:blip r:embed="rId79">
                            <a:extLst>
                              <a:ext uri="{28A0092B-C50C-407E-A947-70E740481C1C}">
                                <a14:useLocalDpi xmlns:a14="http://schemas.microsoft.com/office/drawing/2010/main" val="0"/>
                              </a:ext>
                            </a:extLst>
                          </a:blip>
                          <a:stretch>
                            <a:fillRect/>
                          </a:stretch>
                        </pic:blipFill>
                        <pic:spPr>
                          <a:xfrm>
                            <a:off x="0" y="0"/>
                            <a:ext cx="2016205" cy="1593543"/>
                          </a:xfrm>
                          <a:prstGeom prst="rect">
                            <a:avLst/>
                          </a:prstGeom>
                        </pic:spPr>
                      </pic:pic>
                    </a:graphicData>
                  </a:graphic>
                </wp:inline>
              </w:drawing>
            </w:r>
          </w:p>
          <w:p w14:paraId="028BFECF" w14:textId="77777777" w:rsidR="00E71247" w:rsidRDefault="00E71247" w:rsidP="00FF285C">
            <w:pPr>
              <w:ind w:left="0"/>
              <w:jc w:val="center"/>
            </w:pPr>
          </w:p>
        </w:tc>
      </w:tr>
    </w:tbl>
    <w:p w14:paraId="5B92BB29" w14:textId="1AB32A9B" w:rsidR="0063234C" w:rsidRDefault="0063234C" w:rsidP="00787DE7">
      <w:pPr>
        <w:ind w:left="0"/>
      </w:pPr>
    </w:p>
    <w:p w14:paraId="667642BD" w14:textId="66EF3090" w:rsidR="0015533F" w:rsidRDefault="006246AC" w:rsidP="006246AC">
      <w:pPr>
        <w:jc w:val="both"/>
      </w:pPr>
      <w:r>
        <w:t>El caso de imputación por KNN se trató de una forma distinta al resto de imputaciones debido al gran número de instancias del conjunto de datos y en algunos casos un gran número de observaciones. Por lo que</w:t>
      </w:r>
      <w:r w:rsidR="004B6072">
        <w:t>,</w:t>
      </w:r>
      <w:r>
        <w:t xml:space="preserve"> se decidió tomar un subconjunto de datos del conjunto original, es decir, solo se trabajó con 500</w:t>
      </w:r>
      <w:r w:rsidR="0052065B">
        <w:t>0</w:t>
      </w:r>
      <w:r>
        <w:t xml:space="preserve"> instancias en lugar de las 319795 instancias que originalmente contenía el </w:t>
      </w:r>
      <w:proofErr w:type="spellStart"/>
      <w:r>
        <w:t>dataset</w:t>
      </w:r>
      <w:proofErr w:type="spellEnd"/>
      <w:r>
        <w:t>.</w:t>
      </w:r>
      <w:r w:rsidR="004B6072">
        <w:t xml:space="preserve"> En donde, a pesar de la reducción tomó mayor tiempo que el resto de las imputaciones, debido al calculó de las distancias euclidianas entre las instancias.</w:t>
      </w:r>
    </w:p>
    <w:p w14:paraId="473CF783" w14:textId="4120A93F" w:rsidR="004B6072" w:rsidRDefault="00FF65AA" w:rsidP="007C467B">
      <w:pPr>
        <w:jc w:val="both"/>
      </w:pPr>
      <w:r>
        <w:t>En el caso de los atributos ca</w:t>
      </w:r>
      <w:r w:rsidR="00225284">
        <w:t>tegóricos</w:t>
      </w:r>
      <w:r w:rsidR="004E6ABC">
        <w:t xml:space="preserve"> no se normalizaron</w:t>
      </w:r>
      <w:r w:rsidR="00587E5F">
        <w:t xml:space="preserve">. </w:t>
      </w:r>
      <w:r w:rsidR="00CF34AF">
        <w:t xml:space="preserve">Para este método de imputación se trabajó con el </w:t>
      </w:r>
      <w:proofErr w:type="spellStart"/>
      <w:r w:rsidR="00CF34AF">
        <w:t>dataset</w:t>
      </w:r>
      <w:proofErr w:type="spellEnd"/>
      <w:r w:rsidR="00CF34AF">
        <w:t xml:space="preserve"> </w:t>
      </w:r>
      <w:r w:rsidR="007E545D">
        <w:t xml:space="preserve">codificado </w:t>
      </w:r>
      <w:r w:rsidR="00CF34AF">
        <w:t>sin normalizar</w:t>
      </w:r>
      <w:r w:rsidR="007C467B">
        <w:t xml:space="preserve">, dado que por la naturaleza de los datos categóricos no se requiere, </w:t>
      </w:r>
      <w:r w:rsidR="004B6072">
        <w:t>ver Tabla 8.</w:t>
      </w:r>
    </w:p>
    <w:p w14:paraId="770D2D61" w14:textId="77777777" w:rsidR="005D53C4" w:rsidRDefault="005D53C4" w:rsidP="004B6072">
      <w:pPr>
        <w:jc w:val="both"/>
      </w:pPr>
    </w:p>
    <w:p w14:paraId="17D3DD2E" w14:textId="7045F3A2" w:rsidR="004B6072" w:rsidRDefault="004B6072" w:rsidP="004B6072">
      <w:pPr>
        <w:pStyle w:val="Descripcin"/>
        <w:keepNext/>
        <w:jc w:val="center"/>
      </w:pPr>
      <w:r>
        <w:t xml:space="preserve">Tabla </w:t>
      </w:r>
      <w:r>
        <w:fldChar w:fldCharType="begin"/>
      </w:r>
      <w:r>
        <w:instrText xml:space="preserve"> SEQ Tabla \* ARABIC </w:instrText>
      </w:r>
      <w:r>
        <w:fldChar w:fldCharType="separate"/>
      </w:r>
      <w:r>
        <w:rPr>
          <w:noProof/>
        </w:rPr>
        <w:t>8</w:t>
      </w:r>
      <w:r>
        <w:fldChar w:fldCharType="end"/>
      </w:r>
      <w:r>
        <w:t>.</w:t>
      </w:r>
      <w:r w:rsidRPr="00147AC6">
        <w:t>Codificación atributo: Diabetic</w:t>
      </w:r>
      <w:r>
        <w:t>.</w:t>
      </w:r>
    </w:p>
    <w:tbl>
      <w:tblPr>
        <w:tblStyle w:val="Tablaconcuadrcula"/>
        <w:tblpPr w:leftFromText="180" w:rightFromText="180" w:vertAnchor="text" w:horzAnchor="margin" w:tblpXSpec="center" w:tblpY="73"/>
        <w:tblW w:w="0" w:type="auto"/>
        <w:tblLook w:val="04A0" w:firstRow="1" w:lastRow="0" w:firstColumn="1" w:lastColumn="0" w:noHBand="0" w:noVBand="1"/>
      </w:tblPr>
      <w:tblGrid>
        <w:gridCol w:w="1547"/>
        <w:gridCol w:w="970"/>
      </w:tblGrid>
      <w:tr w:rsidR="004B6072" w14:paraId="167B019D" w14:textId="77777777" w:rsidTr="004B6072">
        <w:trPr>
          <w:trHeight w:val="259"/>
        </w:trPr>
        <w:tc>
          <w:tcPr>
            <w:tcW w:w="1547" w:type="dxa"/>
            <w:vAlign w:val="center"/>
          </w:tcPr>
          <w:p w14:paraId="08F029D8" w14:textId="77777777" w:rsidR="004B6072" w:rsidRPr="004B6072" w:rsidRDefault="004B6072" w:rsidP="004B6072">
            <w:pPr>
              <w:ind w:left="0"/>
              <w:jc w:val="center"/>
              <w:rPr>
                <w:color w:val="595959" w:themeColor="text1" w:themeTint="A6"/>
                <w:sz w:val="18"/>
                <w:szCs w:val="18"/>
              </w:rPr>
            </w:pPr>
            <w:r w:rsidRPr="004B6072">
              <w:rPr>
                <w:color w:val="595959" w:themeColor="text1" w:themeTint="A6"/>
                <w:sz w:val="18"/>
                <w:szCs w:val="18"/>
              </w:rPr>
              <w:t>Categórico</w:t>
            </w:r>
          </w:p>
        </w:tc>
        <w:tc>
          <w:tcPr>
            <w:tcW w:w="673" w:type="dxa"/>
            <w:vAlign w:val="center"/>
          </w:tcPr>
          <w:p w14:paraId="0082015D" w14:textId="77777777" w:rsidR="004B6072" w:rsidRPr="004B6072" w:rsidRDefault="004B6072" w:rsidP="004B6072">
            <w:pPr>
              <w:ind w:left="0"/>
              <w:jc w:val="center"/>
              <w:rPr>
                <w:color w:val="595959" w:themeColor="text1" w:themeTint="A6"/>
                <w:sz w:val="18"/>
                <w:szCs w:val="18"/>
              </w:rPr>
            </w:pPr>
            <w:r w:rsidRPr="004B6072">
              <w:rPr>
                <w:color w:val="595959" w:themeColor="text1" w:themeTint="A6"/>
                <w:sz w:val="18"/>
                <w:szCs w:val="18"/>
              </w:rPr>
              <w:t>numérico</w:t>
            </w:r>
          </w:p>
        </w:tc>
      </w:tr>
      <w:tr w:rsidR="004B6072" w14:paraId="771874B4" w14:textId="77777777" w:rsidTr="004B6072">
        <w:trPr>
          <w:trHeight w:val="259"/>
        </w:trPr>
        <w:tc>
          <w:tcPr>
            <w:tcW w:w="1547" w:type="dxa"/>
            <w:vAlign w:val="center"/>
          </w:tcPr>
          <w:p w14:paraId="07F999B0" w14:textId="77777777" w:rsidR="004B6072" w:rsidRPr="004B6072" w:rsidRDefault="004B6072" w:rsidP="004B6072">
            <w:pPr>
              <w:ind w:left="0"/>
              <w:jc w:val="center"/>
              <w:rPr>
                <w:color w:val="595959" w:themeColor="text1" w:themeTint="A6"/>
                <w:sz w:val="18"/>
                <w:szCs w:val="18"/>
              </w:rPr>
            </w:pPr>
            <w:r w:rsidRPr="004B6072">
              <w:rPr>
                <w:color w:val="595959" w:themeColor="text1" w:themeTint="A6"/>
                <w:sz w:val="18"/>
                <w:szCs w:val="18"/>
              </w:rPr>
              <w:t>No</w:t>
            </w:r>
          </w:p>
        </w:tc>
        <w:tc>
          <w:tcPr>
            <w:tcW w:w="673" w:type="dxa"/>
            <w:vAlign w:val="center"/>
          </w:tcPr>
          <w:p w14:paraId="0D89B604" w14:textId="77777777" w:rsidR="004B6072" w:rsidRPr="004B6072" w:rsidRDefault="004B6072" w:rsidP="004B6072">
            <w:pPr>
              <w:ind w:left="0"/>
              <w:jc w:val="center"/>
              <w:rPr>
                <w:color w:val="595959" w:themeColor="text1" w:themeTint="A6"/>
                <w:sz w:val="18"/>
                <w:szCs w:val="18"/>
              </w:rPr>
            </w:pPr>
            <w:r w:rsidRPr="004B6072">
              <w:rPr>
                <w:color w:val="595959" w:themeColor="text1" w:themeTint="A6"/>
                <w:sz w:val="18"/>
                <w:szCs w:val="18"/>
              </w:rPr>
              <w:t>0</w:t>
            </w:r>
          </w:p>
        </w:tc>
      </w:tr>
      <w:tr w:rsidR="004B6072" w14:paraId="75C67484" w14:textId="77777777" w:rsidTr="004B6072">
        <w:trPr>
          <w:trHeight w:val="242"/>
        </w:trPr>
        <w:tc>
          <w:tcPr>
            <w:tcW w:w="1547" w:type="dxa"/>
            <w:vAlign w:val="center"/>
          </w:tcPr>
          <w:p w14:paraId="00421D43" w14:textId="77777777" w:rsidR="004B6072" w:rsidRPr="004B6072" w:rsidRDefault="004B6072" w:rsidP="004B6072">
            <w:pPr>
              <w:ind w:left="0"/>
              <w:jc w:val="center"/>
              <w:rPr>
                <w:color w:val="595959" w:themeColor="text1" w:themeTint="A6"/>
                <w:sz w:val="18"/>
                <w:szCs w:val="18"/>
              </w:rPr>
            </w:pPr>
            <w:r w:rsidRPr="004B6072">
              <w:rPr>
                <w:color w:val="595959" w:themeColor="text1" w:themeTint="A6"/>
                <w:sz w:val="18"/>
                <w:szCs w:val="18"/>
              </w:rPr>
              <w:t>Yes</w:t>
            </w:r>
          </w:p>
        </w:tc>
        <w:tc>
          <w:tcPr>
            <w:tcW w:w="673" w:type="dxa"/>
            <w:vAlign w:val="center"/>
          </w:tcPr>
          <w:p w14:paraId="03693297" w14:textId="77777777" w:rsidR="004B6072" w:rsidRPr="004B6072" w:rsidRDefault="004B6072" w:rsidP="004B6072">
            <w:pPr>
              <w:ind w:left="0"/>
              <w:jc w:val="center"/>
              <w:rPr>
                <w:color w:val="595959" w:themeColor="text1" w:themeTint="A6"/>
                <w:sz w:val="18"/>
                <w:szCs w:val="18"/>
              </w:rPr>
            </w:pPr>
            <w:r w:rsidRPr="004B6072">
              <w:rPr>
                <w:color w:val="595959" w:themeColor="text1" w:themeTint="A6"/>
                <w:sz w:val="18"/>
                <w:szCs w:val="18"/>
              </w:rPr>
              <w:t>1</w:t>
            </w:r>
          </w:p>
        </w:tc>
      </w:tr>
      <w:tr w:rsidR="004B6072" w14:paraId="41E589CB" w14:textId="77777777" w:rsidTr="004B6072">
        <w:trPr>
          <w:trHeight w:val="259"/>
        </w:trPr>
        <w:tc>
          <w:tcPr>
            <w:tcW w:w="1547" w:type="dxa"/>
            <w:vAlign w:val="center"/>
          </w:tcPr>
          <w:p w14:paraId="5970D3DD" w14:textId="77777777" w:rsidR="004B6072" w:rsidRPr="004B6072" w:rsidRDefault="004B6072" w:rsidP="004B6072">
            <w:pPr>
              <w:ind w:left="0"/>
              <w:jc w:val="center"/>
              <w:rPr>
                <w:color w:val="595959" w:themeColor="text1" w:themeTint="A6"/>
                <w:sz w:val="18"/>
                <w:szCs w:val="18"/>
              </w:rPr>
            </w:pPr>
            <w:r w:rsidRPr="004B6072">
              <w:rPr>
                <w:color w:val="595959" w:themeColor="text1" w:themeTint="A6"/>
                <w:sz w:val="18"/>
                <w:szCs w:val="18"/>
              </w:rPr>
              <w:t xml:space="preserve">No, </w:t>
            </w:r>
            <w:proofErr w:type="spellStart"/>
            <w:r w:rsidRPr="004B6072">
              <w:rPr>
                <w:color w:val="595959" w:themeColor="text1" w:themeTint="A6"/>
                <w:sz w:val="18"/>
                <w:szCs w:val="18"/>
              </w:rPr>
              <w:t>borderline</w:t>
            </w:r>
            <w:proofErr w:type="spellEnd"/>
            <w:r w:rsidRPr="004B6072">
              <w:rPr>
                <w:color w:val="595959" w:themeColor="text1" w:themeTint="A6"/>
                <w:sz w:val="18"/>
                <w:szCs w:val="18"/>
              </w:rPr>
              <w:t xml:space="preserve"> diabetes</w:t>
            </w:r>
          </w:p>
        </w:tc>
        <w:tc>
          <w:tcPr>
            <w:tcW w:w="673" w:type="dxa"/>
            <w:vAlign w:val="center"/>
          </w:tcPr>
          <w:p w14:paraId="587CAC29" w14:textId="77777777" w:rsidR="004B6072" w:rsidRPr="004B6072" w:rsidRDefault="004B6072" w:rsidP="004B6072">
            <w:pPr>
              <w:ind w:left="0"/>
              <w:jc w:val="center"/>
              <w:rPr>
                <w:color w:val="595959" w:themeColor="text1" w:themeTint="A6"/>
                <w:sz w:val="18"/>
                <w:szCs w:val="18"/>
              </w:rPr>
            </w:pPr>
            <w:r w:rsidRPr="004B6072">
              <w:rPr>
                <w:color w:val="595959" w:themeColor="text1" w:themeTint="A6"/>
                <w:sz w:val="18"/>
                <w:szCs w:val="18"/>
              </w:rPr>
              <w:t>2</w:t>
            </w:r>
          </w:p>
        </w:tc>
      </w:tr>
      <w:tr w:rsidR="004B6072" w:rsidRPr="00EC48B7" w14:paraId="776A7A06" w14:textId="77777777" w:rsidTr="004B6072">
        <w:trPr>
          <w:trHeight w:val="259"/>
        </w:trPr>
        <w:tc>
          <w:tcPr>
            <w:tcW w:w="1547" w:type="dxa"/>
            <w:vAlign w:val="center"/>
          </w:tcPr>
          <w:p w14:paraId="1DE415FA" w14:textId="77777777" w:rsidR="004B6072" w:rsidRPr="004B6072" w:rsidRDefault="004B6072" w:rsidP="004B6072">
            <w:pPr>
              <w:ind w:left="0"/>
              <w:jc w:val="center"/>
              <w:rPr>
                <w:color w:val="595959" w:themeColor="text1" w:themeTint="A6"/>
                <w:sz w:val="18"/>
                <w:szCs w:val="18"/>
                <w:lang w:val="en-US"/>
              </w:rPr>
            </w:pPr>
            <w:r w:rsidRPr="004B6072">
              <w:rPr>
                <w:color w:val="595959" w:themeColor="text1" w:themeTint="A6"/>
                <w:sz w:val="18"/>
                <w:szCs w:val="18"/>
                <w:lang w:val="en-US"/>
              </w:rPr>
              <w:t>Yes (during pregnancy)</w:t>
            </w:r>
          </w:p>
        </w:tc>
        <w:tc>
          <w:tcPr>
            <w:tcW w:w="673" w:type="dxa"/>
            <w:vAlign w:val="center"/>
          </w:tcPr>
          <w:p w14:paraId="522BDA81" w14:textId="77777777" w:rsidR="004B6072" w:rsidRPr="004B6072" w:rsidRDefault="004B6072" w:rsidP="004B6072">
            <w:pPr>
              <w:ind w:left="0"/>
              <w:jc w:val="center"/>
              <w:rPr>
                <w:color w:val="595959" w:themeColor="text1" w:themeTint="A6"/>
                <w:sz w:val="18"/>
                <w:szCs w:val="18"/>
                <w:lang w:val="en-US"/>
              </w:rPr>
            </w:pPr>
            <w:r w:rsidRPr="004B6072">
              <w:rPr>
                <w:color w:val="595959" w:themeColor="text1" w:themeTint="A6"/>
                <w:sz w:val="18"/>
                <w:szCs w:val="18"/>
                <w:lang w:val="en-US"/>
              </w:rPr>
              <w:t>3</w:t>
            </w:r>
          </w:p>
        </w:tc>
      </w:tr>
    </w:tbl>
    <w:p w14:paraId="04573C55" w14:textId="6ECC3208" w:rsidR="0063234C" w:rsidRDefault="0063234C" w:rsidP="00346B47"/>
    <w:p w14:paraId="2AA859BD" w14:textId="178772D1" w:rsidR="0063234C" w:rsidRDefault="0063234C" w:rsidP="00346B47"/>
    <w:p w14:paraId="3C9F34E5" w14:textId="0204C6D7" w:rsidR="001832A0" w:rsidRDefault="001832A0" w:rsidP="007C467B">
      <w:pPr>
        <w:ind w:left="0"/>
        <w:jc w:val="both"/>
        <w:rPr>
          <w:color w:val="948A54" w:themeColor="background2" w:themeShade="80"/>
        </w:rPr>
      </w:pPr>
    </w:p>
    <w:p w14:paraId="300906D4" w14:textId="6AEB7838" w:rsidR="00664839" w:rsidRDefault="00CB43FE" w:rsidP="00A26E00">
      <w:pPr>
        <w:pStyle w:val="Ttulo1"/>
        <w:jc w:val="both"/>
      </w:pPr>
      <w:r>
        <w:t>Conclusiones</w:t>
      </w:r>
      <w:bookmarkStart w:id="12" w:name="_7x1tsnwuv1e7" w:colFirst="0" w:colLast="0"/>
      <w:bookmarkEnd w:id="12"/>
    </w:p>
    <w:p w14:paraId="41911591" w14:textId="610A7BB2" w:rsidR="00D83CDA" w:rsidRDefault="00664839" w:rsidP="00D83CDA">
      <w:pPr>
        <w:ind w:left="0"/>
        <w:jc w:val="both"/>
      </w:pPr>
      <w:r>
        <w:t>En</w:t>
      </w:r>
      <w:r w:rsidR="00D83CDA">
        <w:t xml:space="preserve"> este programa generalizado</w:t>
      </w:r>
      <w:r w:rsidR="00583FB8">
        <w:t xml:space="preserve"> -</w:t>
      </w:r>
      <w:r w:rsidR="00D83CDA">
        <w:t>para cualquier base de datos</w:t>
      </w:r>
      <w:r w:rsidR="00583FB8">
        <w:t>-</w:t>
      </w:r>
      <w:r w:rsidR="009A5D4C">
        <w:t xml:space="preserve"> inicialmente </w:t>
      </w:r>
      <w:r w:rsidR="00D83CDA">
        <w:t>se generaron funciones que permitieran conocer el comportamiento de los</w:t>
      </w:r>
      <w:r w:rsidR="008A0BF4">
        <w:t xml:space="preserve"> datos mediante la distribución de estos.</w:t>
      </w:r>
      <w:r w:rsidR="00D83CDA">
        <w:t xml:space="preserve"> </w:t>
      </w:r>
      <w:r w:rsidR="008A0BF4">
        <w:t>Así</w:t>
      </w:r>
      <w:r w:rsidR="00920A66">
        <w:t xml:space="preserve"> como</w:t>
      </w:r>
      <w:r w:rsidR="002A1B83">
        <w:t xml:space="preserve"> funciones que permiten </w:t>
      </w:r>
      <w:r w:rsidR="00090444">
        <w:t>obtener</w:t>
      </w:r>
      <w:r w:rsidR="002A1B83">
        <w:t xml:space="preserve"> métricas estadísticas de los datos.</w:t>
      </w:r>
      <w:r w:rsidR="005D53CF">
        <w:t xml:space="preserve"> Asimismo, una vez que se conoce si existen </w:t>
      </w:r>
      <w:r w:rsidR="00EB7A55">
        <w:t>datos faltantes en el conjunto de datos es posible calcular su porcentaje y asignarles un valor esperado mediante técnicas de imputació</w:t>
      </w:r>
      <w:r w:rsidR="00917678">
        <w:t>n, en caso contrario se pueden generar dichos datos faltantes y posteriormente realizar una imputación</w:t>
      </w:r>
      <w:r w:rsidR="00C84FCC">
        <w:t>, tal fue el caso del conjunto de datos utilizado</w:t>
      </w:r>
      <w:r w:rsidR="00917678">
        <w:t>.</w:t>
      </w:r>
      <w:r w:rsidR="00C02BD4">
        <w:t xml:space="preserve"> </w:t>
      </w:r>
      <w:r w:rsidR="004167BD">
        <w:t xml:space="preserve">Además, </w:t>
      </w:r>
      <w:r w:rsidR="00C02BD4">
        <w:t xml:space="preserve">se generaron funciones de normalización que permitieran mantener los valores de los datos </w:t>
      </w:r>
      <w:r w:rsidR="004167BD">
        <w:t>en un rango deseado, según el contexto y el tipo de atributos.</w:t>
      </w:r>
    </w:p>
    <w:p w14:paraId="0D9ADF9D" w14:textId="77777777" w:rsidR="00F041AD" w:rsidRDefault="00200471" w:rsidP="00D83CDA">
      <w:pPr>
        <w:ind w:left="0"/>
        <w:jc w:val="both"/>
      </w:pPr>
      <w:r>
        <w:lastRenderedPageBreak/>
        <w:t>Ahora bien, l</w:t>
      </w:r>
      <w:r w:rsidR="00882E99">
        <w:t>as normalizaciones probada</w:t>
      </w:r>
      <w:r w:rsidR="004C6B7C">
        <w:t>s</w:t>
      </w:r>
      <w:r w:rsidR="00882E99">
        <w:t xml:space="preserve">: z-score, </w:t>
      </w:r>
      <w:proofErr w:type="spellStart"/>
      <w:r w:rsidR="00882E99">
        <w:t>MinMax</w:t>
      </w:r>
      <w:proofErr w:type="spellEnd"/>
      <w:r w:rsidR="00882E99">
        <w:t xml:space="preserve"> y por medias</w:t>
      </w:r>
      <w:r>
        <w:t>, no alteraron la distribución de los datos. Sin embargo</w:t>
      </w:r>
      <w:r w:rsidR="000F1A93">
        <w:t>, los métodos de imputación s</w:t>
      </w:r>
      <w:r w:rsidR="00AA1FBB">
        <w:t>í lo hicieron, afectaron notablemente l</w:t>
      </w:r>
      <w:r w:rsidR="000F1A93">
        <w:t>a distribución</w:t>
      </w:r>
      <w:r w:rsidR="00AA1FBB">
        <w:t xml:space="preserve">. </w:t>
      </w:r>
    </w:p>
    <w:p w14:paraId="6A383653" w14:textId="370FFEAB" w:rsidR="00882E99" w:rsidRDefault="00AA1FBB" w:rsidP="00D83CDA">
      <w:pPr>
        <w:ind w:left="0"/>
        <w:jc w:val="both"/>
      </w:pPr>
      <w:r>
        <w:t>Las imputaciones por media</w:t>
      </w:r>
      <w:r w:rsidR="0013174B">
        <w:t xml:space="preserve">, moda y </w:t>
      </w:r>
      <w:r>
        <w:t xml:space="preserve">media de </w:t>
      </w:r>
      <w:r w:rsidR="00F041AD">
        <w:t>clases</w:t>
      </w:r>
      <w:r w:rsidR="008C7119">
        <w:t xml:space="preserve"> genera</w:t>
      </w:r>
      <w:r w:rsidR="00362913">
        <w:t>n un notable aumento en la frecuencia</w:t>
      </w:r>
      <w:r w:rsidR="00F329C4">
        <w:t xml:space="preserve"> de los datos imputados por dichos valores</w:t>
      </w:r>
      <w:r w:rsidR="00585867">
        <w:t>, es decir, se disminuye la varianza de la distribución, ya que todos tienden, ya sea a la media</w:t>
      </w:r>
      <w:r w:rsidR="00961168">
        <w:t xml:space="preserve">, </w:t>
      </w:r>
      <w:r w:rsidR="00585867">
        <w:t>moda del atribut</w:t>
      </w:r>
      <w:r w:rsidR="00961168">
        <w:t>o o a la media de clase que predomina dentro del conjunto e información.</w:t>
      </w:r>
      <w:r w:rsidR="0073535F">
        <w:t xml:space="preserve"> En el caso de la imputación aleatoria, la forma de la distribución no cambia radicalmente, sin embargo, después de dicha imputación aumentan las frecuencias </w:t>
      </w:r>
      <w:r w:rsidR="00F041AD">
        <w:t xml:space="preserve">todos los valores en el rango. Por último, </w:t>
      </w:r>
      <w:r w:rsidR="009107C1">
        <w:t xml:space="preserve">la imputación por KNN requiere un mayor </w:t>
      </w:r>
      <w:r w:rsidR="004361A9">
        <w:t xml:space="preserve">trabajo computacional, dado que se calculan distancias entre las instancias, y particularmente en este trabajo se cuenta con un </w:t>
      </w:r>
      <w:proofErr w:type="spellStart"/>
      <w:r w:rsidR="004361A9">
        <w:t>dataset</w:t>
      </w:r>
      <w:proofErr w:type="spellEnd"/>
      <w:r w:rsidR="004361A9">
        <w:t xml:space="preserve"> de gran tamaño: 319795 filas y 18 atributos</w:t>
      </w:r>
      <w:r w:rsidR="00B35A4C">
        <w:t>, por lo que, se tuvo que reducir la cantidad de información.</w:t>
      </w:r>
    </w:p>
    <w:p w14:paraId="7BA9BC96" w14:textId="436FA2D9" w:rsidR="00646A9C" w:rsidRDefault="00646A9C" w:rsidP="00D83CDA">
      <w:pPr>
        <w:ind w:left="0"/>
        <w:jc w:val="both"/>
      </w:pPr>
      <w:r>
        <w:t>De todas las imputaciones probadas se puede concluir que KNN fue la que menos</w:t>
      </w:r>
      <w:r w:rsidR="007706D1">
        <w:t xml:space="preserve"> cambios provocó en la distribución de los datos.</w:t>
      </w:r>
      <w:r w:rsidR="00B93DAC">
        <w:t xml:space="preserve"> </w:t>
      </w:r>
      <w:r w:rsidR="000B6495">
        <w:t>Sin embargo, se podría probar con otros métodos de imputación, o bien, explorar la reducción de dimensionalidad.</w:t>
      </w:r>
    </w:p>
    <w:p w14:paraId="31ACFF68" w14:textId="77777777" w:rsidR="00D7040B" w:rsidRDefault="00D7040B" w:rsidP="00491C33">
      <w:pPr>
        <w:ind w:left="0"/>
      </w:pPr>
      <w:bookmarkStart w:id="13" w:name="_iadl75mt4re5" w:colFirst="0" w:colLast="0"/>
      <w:bookmarkStart w:id="14" w:name="_nhvb3djzb8te" w:colFirst="0" w:colLast="0"/>
      <w:bookmarkEnd w:id="13"/>
      <w:bookmarkEnd w:id="14"/>
    </w:p>
    <w:p w14:paraId="31ACFF69" w14:textId="2043948E" w:rsidR="00D7040B" w:rsidRDefault="00CB43FE" w:rsidP="00EE4BB0">
      <w:pPr>
        <w:pStyle w:val="Ttulo1"/>
      </w:pPr>
      <w:bookmarkStart w:id="15" w:name="_a1orrgxomu59" w:colFirst="0" w:colLast="0"/>
      <w:bookmarkEnd w:id="15"/>
      <w:r w:rsidRPr="000B6495">
        <w:t>Referencias</w:t>
      </w:r>
    </w:p>
    <w:p w14:paraId="42C96C13" w14:textId="699772FA" w:rsidR="00DE6E7B" w:rsidRPr="00DE6E7B" w:rsidRDefault="00DE6E7B" w:rsidP="00DE6E7B">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Pr="00DE6E7B">
        <w:rPr>
          <w:rFonts w:cs="Times New Roman"/>
          <w:noProof/>
          <w:szCs w:val="24"/>
        </w:rPr>
        <w:t>[1]</w:t>
      </w:r>
      <w:r w:rsidRPr="00DE6E7B">
        <w:rPr>
          <w:rFonts w:cs="Times New Roman"/>
          <w:noProof/>
          <w:szCs w:val="24"/>
        </w:rPr>
        <w:tab/>
        <w:t xml:space="preserve">M. Antonio and A. Fernández, </w:t>
      </w:r>
      <w:r w:rsidRPr="00DE6E7B">
        <w:rPr>
          <w:rFonts w:cs="Times New Roman"/>
          <w:i/>
          <w:iCs/>
          <w:noProof/>
          <w:szCs w:val="24"/>
        </w:rPr>
        <w:t>Inteligencia artificial para programadores con prisa by Marco Antonio Aceves Fernández - Books on Google Play</w:t>
      </w:r>
      <w:r w:rsidRPr="00DE6E7B">
        <w:rPr>
          <w:rFonts w:cs="Times New Roman"/>
          <w:noProof/>
          <w:szCs w:val="24"/>
        </w:rPr>
        <w:t>. Universo de Letras. [Online]. Available: https://play.google.com/store/books/details/Inteligencia_artificial_para_programadores_con_pri?id=ieFYEAAAQBAJ&amp;hl=en_US&amp;gl=US</w:t>
      </w:r>
    </w:p>
    <w:p w14:paraId="4443F52F" w14:textId="77777777" w:rsidR="00DE6E7B" w:rsidRPr="00DE6E7B" w:rsidRDefault="00DE6E7B" w:rsidP="00DE6E7B">
      <w:pPr>
        <w:widowControl w:val="0"/>
        <w:autoSpaceDE w:val="0"/>
        <w:autoSpaceDN w:val="0"/>
        <w:adjustRightInd w:val="0"/>
        <w:spacing w:line="240" w:lineRule="auto"/>
        <w:ind w:left="640" w:hanging="640"/>
        <w:rPr>
          <w:rFonts w:cs="Times New Roman"/>
          <w:noProof/>
          <w:szCs w:val="24"/>
        </w:rPr>
      </w:pPr>
      <w:r w:rsidRPr="00DE6E7B">
        <w:rPr>
          <w:rFonts w:cs="Times New Roman"/>
          <w:noProof/>
          <w:szCs w:val="24"/>
        </w:rPr>
        <w:t>[2]</w:t>
      </w:r>
      <w:r w:rsidRPr="00DE6E7B">
        <w:rPr>
          <w:rFonts w:cs="Times New Roman"/>
          <w:noProof/>
          <w:szCs w:val="24"/>
        </w:rPr>
        <w:tab/>
        <w:t>“Las 7 Fases del Proceso de Machine Learning - IArtificial.net.” https://www.iartificial.net/fases-del-proceso-de-machine-learning/#Fase_2_Definir_un_Criterio_de_Evaluacion (accessed Sep. 26, 2022).</w:t>
      </w:r>
    </w:p>
    <w:p w14:paraId="7E21F592" w14:textId="77777777" w:rsidR="00DE6E7B" w:rsidRPr="00DE6E7B" w:rsidRDefault="00DE6E7B" w:rsidP="00DE6E7B">
      <w:pPr>
        <w:widowControl w:val="0"/>
        <w:autoSpaceDE w:val="0"/>
        <w:autoSpaceDN w:val="0"/>
        <w:adjustRightInd w:val="0"/>
        <w:spacing w:line="240" w:lineRule="auto"/>
        <w:ind w:left="640" w:hanging="640"/>
        <w:rPr>
          <w:rFonts w:cs="Times New Roman"/>
          <w:noProof/>
          <w:szCs w:val="24"/>
        </w:rPr>
      </w:pPr>
      <w:r w:rsidRPr="00DE6E7B">
        <w:rPr>
          <w:rFonts w:cs="Times New Roman"/>
          <w:noProof/>
          <w:szCs w:val="24"/>
        </w:rPr>
        <w:t>[3]</w:t>
      </w:r>
      <w:r w:rsidRPr="00DE6E7B">
        <w:rPr>
          <w:rFonts w:cs="Times New Roman"/>
          <w:noProof/>
          <w:szCs w:val="24"/>
        </w:rPr>
        <w:tab/>
        <w:t>“Medidas de dispersión.” http://www.cca.org.mx/cca/cursos/estadistica/html/m11/desviacion_estandar.htm (accessed Aug. 25, 2022).</w:t>
      </w:r>
    </w:p>
    <w:p w14:paraId="77D6D8A6" w14:textId="77777777" w:rsidR="00DE6E7B" w:rsidRPr="00DE6E7B" w:rsidRDefault="00DE6E7B" w:rsidP="00DE6E7B">
      <w:pPr>
        <w:widowControl w:val="0"/>
        <w:autoSpaceDE w:val="0"/>
        <w:autoSpaceDN w:val="0"/>
        <w:adjustRightInd w:val="0"/>
        <w:spacing w:line="240" w:lineRule="auto"/>
        <w:ind w:left="640" w:hanging="640"/>
        <w:rPr>
          <w:rFonts w:cs="Times New Roman"/>
          <w:noProof/>
          <w:szCs w:val="24"/>
        </w:rPr>
      </w:pPr>
      <w:r w:rsidRPr="00DE6E7B">
        <w:rPr>
          <w:rFonts w:cs="Times New Roman"/>
          <w:noProof/>
          <w:szCs w:val="24"/>
        </w:rPr>
        <w:t>[4]</w:t>
      </w:r>
      <w:r w:rsidRPr="00DE6E7B">
        <w:rPr>
          <w:rFonts w:cs="Times New Roman"/>
          <w:noProof/>
          <w:szCs w:val="24"/>
        </w:rPr>
        <w:tab/>
        <w:t>“Resumir: Estadísticos - Documentación de IBM.” https://www.ibm.com/docs/es/spss-</w:t>
      </w:r>
      <w:r w:rsidRPr="00DE6E7B">
        <w:rPr>
          <w:rFonts w:cs="Times New Roman"/>
          <w:noProof/>
          <w:szCs w:val="24"/>
        </w:rPr>
        <w:lastRenderedPageBreak/>
        <w:t>statistics/saas?topic=summarize-statistics (accessed Aug. 25, 2022).</w:t>
      </w:r>
    </w:p>
    <w:p w14:paraId="084246D4" w14:textId="77777777" w:rsidR="00DE6E7B" w:rsidRPr="00DE6E7B" w:rsidRDefault="00DE6E7B" w:rsidP="00DE6E7B">
      <w:pPr>
        <w:widowControl w:val="0"/>
        <w:autoSpaceDE w:val="0"/>
        <w:autoSpaceDN w:val="0"/>
        <w:adjustRightInd w:val="0"/>
        <w:spacing w:line="240" w:lineRule="auto"/>
        <w:ind w:left="640" w:hanging="640"/>
        <w:rPr>
          <w:rFonts w:cs="Times New Roman"/>
          <w:noProof/>
          <w:szCs w:val="24"/>
        </w:rPr>
      </w:pPr>
      <w:r w:rsidRPr="00DE6E7B">
        <w:rPr>
          <w:rFonts w:cs="Times New Roman"/>
          <w:noProof/>
          <w:szCs w:val="24"/>
        </w:rPr>
        <w:t>[5]</w:t>
      </w:r>
      <w:r w:rsidRPr="00DE6E7B">
        <w:rPr>
          <w:rFonts w:cs="Times New Roman"/>
          <w:noProof/>
          <w:szCs w:val="24"/>
        </w:rPr>
        <w:tab/>
        <w:t>“Correlación, Covarianza e IBEX-35 - IArtificial.net.” https://www.iartificial.net/correlacion-covarianza-ibex35/ (accessed Aug. 25, 2022).</w:t>
      </w:r>
    </w:p>
    <w:p w14:paraId="71A3E37E" w14:textId="77777777" w:rsidR="00DE6E7B" w:rsidRPr="00442AAB" w:rsidRDefault="00DE6E7B" w:rsidP="00DE6E7B">
      <w:pPr>
        <w:widowControl w:val="0"/>
        <w:autoSpaceDE w:val="0"/>
        <w:autoSpaceDN w:val="0"/>
        <w:adjustRightInd w:val="0"/>
        <w:spacing w:line="240" w:lineRule="auto"/>
        <w:ind w:left="640" w:hanging="640"/>
        <w:rPr>
          <w:noProof/>
          <w:lang w:val="en-US"/>
        </w:rPr>
      </w:pPr>
      <w:r w:rsidRPr="00442AAB">
        <w:rPr>
          <w:rFonts w:cs="Times New Roman"/>
          <w:noProof/>
          <w:szCs w:val="24"/>
          <w:lang w:val="en-US"/>
        </w:rPr>
        <w:t>[6]</w:t>
      </w:r>
      <w:r w:rsidRPr="00442AAB">
        <w:rPr>
          <w:rFonts w:cs="Times New Roman"/>
          <w:noProof/>
          <w:szCs w:val="24"/>
          <w:lang w:val="en-US"/>
        </w:rPr>
        <w:tab/>
        <w:t>“Personal Key Indicators of Heart Disease | Kaggle.” https://www.kaggle.com/datasets/kamilpytlak/personal-key-indicators-of-heart-disease/code (accessed Aug. 25, 2022).</w:t>
      </w:r>
    </w:p>
    <w:p w14:paraId="5BA6CA14" w14:textId="786663B0" w:rsidR="00DE6E7B" w:rsidRPr="00442AAB" w:rsidRDefault="00DE6E7B" w:rsidP="00DE6E7B">
      <w:pPr>
        <w:rPr>
          <w:lang w:val="en-US"/>
        </w:rPr>
      </w:pPr>
      <w:r>
        <w:fldChar w:fldCharType="end"/>
      </w:r>
    </w:p>
    <w:p w14:paraId="31ACFF78" w14:textId="5CD54CCA" w:rsidR="00D7040B" w:rsidRPr="00442AAB" w:rsidRDefault="00D7040B" w:rsidP="00084ED4">
      <w:pPr>
        <w:pStyle w:val="Ttulo1"/>
        <w:ind w:left="0"/>
        <w:rPr>
          <w:lang w:val="en-US"/>
        </w:rPr>
      </w:pPr>
    </w:p>
    <w:sectPr w:rsidR="00D7040B" w:rsidRPr="00442AAB">
      <w:footerReference w:type="default" r:id="rId80"/>
      <w:headerReference w:type="first" r:id="rId81"/>
      <w:footerReference w:type="first" r:id="rId82"/>
      <w:pgSz w:w="12240" w:h="15840"/>
      <w:pgMar w:top="1080" w:right="1440" w:bottom="108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5671C" w14:textId="77777777" w:rsidR="009240F0" w:rsidRDefault="009240F0">
      <w:pPr>
        <w:spacing w:before="0" w:line="240" w:lineRule="auto"/>
      </w:pPr>
      <w:r>
        <w:separator/>
      </w:r>
    </w:p>
  </w:endnote>
  <w:endnote w:type="continuationSeparator" w:id="0">
    <w:p w14:paraId="6044AE52" w14:textId="77777777" w:rsidR="009240F0" w:rsidRDefault="009240F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Roboto">
    <w:altName w:val="Arial"/>
    <w:charset w:val="00"/>
    <w:family w:val="auto"/>
    <w:pitch w:val="variable"/>
    <w:sig w:usb0="E00002FF" w:usb1="5000205B" w:usb2="00000020" w:usb3="00000000" w:csb0="0000019F" w:csb1="00000000"/>
  </w:font>
  <w:font w:name="Trebuchet MS">
    <w:panose1 w:val="020B0603020202020204"/>
    <w:charset w:val="00"/>
    <w:family w:val="swiss"/>
    <w:pitch w:val="variable"/>
    <w:sig w:usb0="00000687" w:usb1="00000000" w:usb2="00000000" w:usb3="00000000" w:csb0="0000009F" w:csb1="00000000"/>
  </w:font>
  <w:font w:name="PT Serif">
    <w:altName w:val="Arial"/>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CFFC8" w14:textId="77777777" w:rsidR="00D7040B" w:rsidRDefault="00CB43FE">
    <w:pPr>
      <w:spacing w:line="240" w:lineRule="auto"/>
      <w:ind w:left="-1440"/>
      <w:rPr>
        <w:sz w:val="20"/>
        <w:szCs w:val="20"/>
      </w:rPr>
    </w:pPr>
    <w:r>
      <w:rPr>
        <w:noProof/>
      </w:rPr>
      <w:drawing>
        <wp:anchor distT="0" distB="0" distL="0" distR="0" simplePos="0" relativeHeight="251660288" behindDoc="0" locked="0" layoutInCell="1" hidden="0" allowOverlap="1" wp14:anchorId="31ACFFCD" wp14:editId="31ACFFCE">
          <wp:simplePos x="0" y="0"/>
          <wp:positionH relativeFrom="column">
            <wp:posOffset>-933449</wp:posOffset>
          </wp:positionH>
          <wp:positionV relativeFrom="paragraph">
            <wp:posOffset>104775</wp:posOffset>
          </wp:positionV>
          <wp:extent cx="7796213" cy="1064428"/>
          <wp:effectExtent l="0" t="0" r="0" b="0"/>
          <wp:wrapTopAndBottom distT="0" distB="0"/>
          <wp:docPr id="38" name="image40.png" descr="gráfico del pie de página"/>
          <wp:cNvGraphicFramePr/>
          <a:graphic xmlns:a="http://schemas.openxmlformats.org/drawingml/2006/main">
            <a:graphicData uri="http://schemas.openxmlformats.org/drawingml/2006/picture">
              <pic:pic xmlns:pic="http://schemas.openxmlformats.org/drawingml/2006/picture">
                <pic:nvPicPr>
                  <pic:cNvPr id="0" name="image40.png" descr="gráfico del pie de página"/>
                  <pic:cNvPicPr preferRelativeResize="0"/>
                </pic:nvPicPr>
                <pic:blipFill>
                  <a:blip r:embed="rId1"/>
                  <a:srcRect/>
                  <a:stretch>
                    <a:fillRect/>
                  </a:stretch>
                </pic:blipFill>
                <pic:spPr>
                  <a:xfrm>
                    <a:off x="0" y="0"/>
                    <a:ext cx="7796213" cy="1064428"/>
                  </a:xfrm>
                  <a:prstGeom prst="rect">
                    <a:avLst/>
                  </a:prstGeom>
                  <a:ln/>
                </pic:spPr>
              </pic:pic>
            </a:graphicData>
          </a:graphic>
        </wp:anchor>
      </w:drawing>
    </w:r>
  </w:p>
  <w:p w14:paraId="31ACFFC9" w14:textId="77777777" w:rsidR="00D7040B" w:rsidRDefault="00D7040B">
    <w:pPr>
      <w:pBdr>
        <w:top w:val="nil"/>
        <w:left w:val="nil"/>
        <w:bottom w:val="nil"/>
        <w:right w:val="nil"/>
        <w:between w:val="nil"/>
      </w:pBdr>
      <w:spacing w:line="240"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CFFCB" w14:textId="77777777" w:rsidR="00D7040B" w:rsidRDefault="00CB43FE">
    <w:pPr>
      <w:pBdr>
        <w:top w:val="nil"/>
        <w:left w:val="nil"/>
        <w:bottom w:val="nil"/>
        <w:right w:val="nil"/>
        <w:between w:val="nil"/>
      </w:pBdr>
      <w:spacing w:line="240" w:lineRule="auto"/>
      <w:rPr>
        <w:sz w:val="20"/>
        <w:szCs w:val="20"/>
      </w:rPr>
    </w:pPr>
    <w:r>
      <w:rPr>
        <w:noProof/>
      </w:rPr>
      <w:drawing>
        <wp:anchor distT="0" distB="0" distL="0" distR="0" simplePos="0" relativeHeight="251659264" behindDoc="0" locked="0" layoutInCell="1" hidden="0" allowOverlap="1" wp14:anchorId="31ACFFD1" wp14:editId="31ACFFD2">
          <wp:simplePos x="0" y="0"/>
          <wp:positionH relativeFrom="column">
            <wp:posOffset>-923924</wp:posOffset>
          </wp:positionH>
          <wp:positionV relativeFrom="paragraph">
            <wp:posOffset>95250</wp:posOffset>
          </wp:positionV>
          <wp:extent cx="7786688" cy="1060518"/>
          <wp:effectExtent l="0" t="0" r="0" b="0"/>
          <wp:wrapTopAndBottom distT="0" distB="0"/>
          <wp:docPr id="20" name="image9.png" descr="gráfico del pie de página"/>
          <wp:cNvGraphicFramePr/>
          <a:graphic xmlns:a="http://schemas.openxmlformats.org/drawingml/2006/main">
            <a:graphicData uri="http://schemas.openxmlformats.org/drawingml/2006/picture">
              <pic:pic xmlns:pic="http://schemas.openxmlformats.org/drawingml/2006/picture">
                <pic:nvPicPr>
                  <pic:cNvPr id="0" name="image9.png" descr="gráfico del pie de página"/>
                  <pic:cNvPicPr preferRelativeResize="0"/>
                </pic:nvPicPr>
                <pic:blipFill>
                  <a:blip r:embed="rId1"/>
                  <a:srcRect/>
                  <a:stretch>
                    <a:fillRect/>
                  </a:stretch>
                </pic:blipFill>
                <pic:spPr>
                  <a:xfrm>
                    <a:off x="0" y="0"/>
                    <a:ext cx="7786688" cy="1060518"/>
                  </a:xfrm>
                  <a:prstGeom prst="rect">
                    <a:avLst/>
                  </a:prstGeom>
                  <a:ln/>
                </pic:spPr>
              </pic:pic>
            </a:graphicData>
          </a:graphic>
        </wp:anchor>
      </w:drawing>
    </w:r>
  </w:p>
  <w:p w14:paraId="31ACFFCC" w14:textId="77777777" w:rsidR="00D7040B" w:rsidRDefault="00D7040B">
    <w:pPr>
      <w:pBdr>
        <w:top w:val="nil"/>
        <w:left w:val="nil"/>
        <w:bottom w:val="nil"/>
        <w:right w:val="nil"/>
        <w:between w:val="nil"/>
      </w:pBdr>
      <w:spacing w:line="240"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E9E0F" w14:textId="77777777" w:rsidR="009240F0" w:rsidRDefault="009240F0">
      <w:pPr>
        <w:spacing w:before="0" w:line="240" w:lineRule="auto"/>
      </w:pPr>
      <w:r>
        <w:separator/>
      </w:r>
    </w:p>
  </w:footnote>
  <w:footnote w:type="continuationSeparator" w:id="0">
    <w:p w14:paraId="32A62EAE" w14:textId="77777777" w:rsidR="009240F0" w:rsidRDefault="009240F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CFFCA" w14:textId="77777777" w:rsidR="00D7040B" w:rsidRDefault="00CB43FE">
    <w:pPr>
      <w:pBdr>
        <w:top w:val="nil"/>
        <w:left w:val="nil"/>
        <w:bottom w:val="nil"/>
        <w:right w:val="nil"/>
        <w:between w:val="nil"/>
      </w:pBdr>
      <w:jc w:val="right"/>
    </w:pPr>
    <w:r>
      <w:rPr>
        <w:noProof/>
      </w:rPr>
      <w:drawing>
        <wp:anchor distT="0" distB="0" distL="0" distR="0" simplePos="0" relativeHeight="251658240" behindDoc="0" locked="0" layoutInCell="1" hidden="0" allowOverlap="1" wp14:anchorId="31ACFFCF" wp14:editId="31ACFFD0">
          <wp:simplePos x="0" y="0"/>
          <wp:positionH relativeFrom="column">
            <wp:posOffset>4581525</wp:posOffset>
          </wp:positionH>
          <wp:positionV relativeFrom="paragraph">
            <wp:posOffset>-66674</wp:posOffset>
          </wp:positionV>
          <wp:extent cx="2281450" cy="2281450"/>
          <wp:effectExtent l="0" t="0" r="0" b="0"/>
          <wp:wrapSquare wrapText="bothSides" distT="0" distB="0" distL="0" distR="0"/>
          <wp:docPr id="22" name="image21.png" descr="gráfico de la esquina"/>
          <wp:cNvGraphicFramePr/>
          <a:graphic xmlns:a="http://schemas.openxmlformats.org/drawingml/2006/main">
            <a:graphicData uri="http://schemas.openxmlformats.org/drawingml/2006/picture">
              <pic:pic xmlns:pic="http://schemas.openxmlformats.org/drawingml/2006/picture">
                <pic:nvPicPr>
                  <pic:cNvPr id="0" name="image21.png" descr="gráfico de la esquina"/>
                  <pic:cNvPicPr preferRelativeResize="0"/>
                </pic:nvPicPr>
                <pic:blipFill>
                  <a:blip r:embed="rId1"/>
                  <a:srcRect/>
                  <a:stretch>
                    <a:fillRect/>
                  </a:stretch>
                </pic:blipFill>
                <pic:spPr>
                  <a:xfrm>
                    <a:off x="0" y="0"/>
                    <a:ext cx="2281450" cy="22814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43387"/>
    <w:multiLevelType w:val="hybridMultilevel"/>
    <w:tmpl w:val="DDF46CA0"/>
    <w:lvl w:ilvl="0" w:tplc="04090005">
      <w:start w:val="1"/>
      <w:numFmt w:val="bullet"/>
      <w:lvlText w:val=""/>
      <w:lvlJc w:val="left"/>
      <w:pPr>
        <w:ind w:left="705" w:hanging="360"/>
      </w:pPr>
      <w:rPr>
        <w:rFonts w:ascii="Wingdings" w:hAnsi="Wingdings" w:hint="default"/>
      </w:rPr>
    </w:lvl>
    <w:lvl w:ilvl="1" w:tplc="080A0003">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1" w15:restartNumberingAfterBreak="0">
    <w:nsid w:val="18AA79EA"/>
    <w:multiLevelType w:val="hybridMultilevel"/>
    <w:tmpl w:val="AF886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185D2E"/>
    <w:multiLevelType w:val="hybridMultilevel"/>
    <w:tmpl w:val="D3EEFD60"/>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3" w15:restartNumberingAfterBreak="0">
    <w:nsid w:val="1FCA328F"/>
    <w:multiLevelType w:val="hybridMultilevel"/>
    <w:tmpl w:val="0A303D98"/>
    <w:lvl w:ilvl="0" w:tplc="04090005">
      <w:start w:val="1"/>
      <w:numFmt w:val="bullet"/>
      <w:lvlText w:val=""/>
      <w:lvlJc w:val="left"/>
      <w:pPr>
        <w:ind w:left="705" w:hanging="360"/>
      </w:pPr>
      <w:rPr>
        <w:rFonts w:ascii="Wingdings" w:hAnsi="Wingdings"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4" w15:restartNumberingAfterBreak="0">
    <w:nsid w:val="36EB232A"/>
    <w:multiLevelType w:val="multilevel"/>
    <w:tmpl w:val="5E7AF1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03B586D"/>
    <w:multiLevelType w:val="hybridMultilevel"/>
    <w:tmpl w:val="119E5942"/>
    <w:lvl w:ilvl="0" w:tplc="04090001">
      <w:start w:val="1"/>
      <w:numFmt w:val="bullet"/>
      <w:lvlText w:val=""/>
      <w:lvlJc w:val="left"/>
      <w:pPr>
        <w:ind w:left="705" w:hanging="360"/>
      </w:pPr>
      <w:rPr>
        <w:rFonts w:ascii="Symbol" w:hAnsi="Symbol" w:hint="default"/>
      </w:rPr>
    </w:lvl>
    <w:lvl w:ilvl="1" w:tplc="080A0003" w:tentative="1">
      <w:start w:val="1"/>
      <w:numFmt w:val="bullet"/>
      <w:lvlText w:val="o"/>
      <w:lvlJc w:val="left"/>
      <w:pPr>
        <w:ind w:left="1425" w:hanging="360"/>
      </w:pPr>
      <w:rPr>
        <w:rFonts w:ascii="Courier New" w:hAnsi="Courier New" w:cs="Courier New" w:hint="default"/>
      </w:rPr>
    </w:lvl>
    <w:lvl w:ilvl="2" w:tplc="080A0005" w:tentative="1">
      <w:start w:val="1"/>
      <w:numFmt w:val="bullet"/>
      <w:lvlText w:val=""/>
      <w:lvlJc w:val="left"/>
      <w:pPr>
        <w:ind w:left="2145" w:hanging="360"/>
      </w:pPr>
      <w:rPr>
        <w:rFonts w:ascii="Wingdings" w:hAnsi="Wingdings" w:hint="default"/>
      </w:rPr>
    </w:lvl>
    <w:lvl w:ilvl="3" w:tplc="080A0001" w:tentative="1">
      <w:start w:val="1"/>
      <w:numFmt w:val="bullet"/>
      <w:lvlText w:val=""/>
      <w:lvlJc w:val="left"/>
      <w:pPr>
        <w:ind w:left="2865" w:hanging="360"/>
      </w:pPr>
      <w:rPr>
        <w:rFonts w:ascii="Symbol" w:hAnsi="Symbol" w:hint="default"/>
      </w:rPr>
    </w:lvl>
    <w:lvl w:ilvl="4" w:tplc="080A0003" w:tentative="1">
      <w:start w:val="1"/>
      <w:numFmt w:val="bullet"/>
      <w:lvlText w:val="o"/>
      <w:lvlJc w:val="left"/>
      <w:pPr>
        <w:ind w:left="3585" w:hanging="360"/>
      </w:pPr>
      <w:rPr>
        <w:rFonts w:ascii="Courier New" w:hAnsi="Courier New" w:cs="Courier New" w:hint="default"/>
      </w:rPr>
    </w:lvl>
    <w:lvl w:ilvl="5" w:tplc="080A0005" w:tentative="1">
      <w:start w:val="1"/>
      <w:numFmt w:val="bullet"/>
      <w:lvlText w:val=""/>
      <w:lvlJc w:val="left"/>
      <w:pPr>
        <w:ind w:left="4305" w:hanging="360"/>
      </w:pPr>
      <w:rPr>
        <w:rFonts w:ascii="Wingdings" w:hAnsi="Wingdings" w:hint="default"/>
      </w:rPr>
    </w:lvl>
    <w:lvl w:ilvl="6" w:tplc="080A0001" w:tentative="1">
      <w:start w:val="1"/>
      <w:numFmt w:val="bullet"/>
      <w:lvlText w:val=""/>
      <w:lvlJc w:val="left"/>
      <w:pPr>
        <w:ind w:left="5025" w:hanging="360"/>
      </w:pPr>
      <w:rPr>
        <w:rFonts w:ascii="Symbol" w:hAnsi="Symbol" w:hint="default"/>
      </w:rPr>
    </w:lvl>
    <w:lvl w:ilvl="7" w:tplc="080A0003" w:tentative="1">
      <w:start w:val="1"/>
      <w:numFmt w:val="bullet"/>
      <w:lvlText w:val="o"/>
      <w:lvlJc w:val="left"/>
      <w:pPr>
        <w:ind w:left="5745" w:hanging="360"/>
      </w:pPr>
      <w:rPr>
        <w:rFonts w:ascii="Courier New" w:hAnsi="Courier New" w:cs="Courier New" w:hint="default"/>
      </w:rPr>
    </w:lvl>
    <w:lvl w:ilvl="8" w:tplc="080A0005" w:tentative="1">
      <w:start w:val="1"/>
      <w:numFmt w:val="bullet"/>
      <w:lvlText w:val=""/>
      <w:lvlJc w:val="left"/>
      <w:pPr>
        <w:ind w:left="6465" w:hanging="360"/>
      </w:pPr>
      <w:rPr>
        <w:rFonts w:ascii="Wingdings" w:hAnsi="Wingdings" w:hint="default"/>
      </w:rPr>
    </w:lvl>
  </w:abstractNum>
  <w:abstractNum w:abstractNumId="6" w15:restartNumberingAfterBreak="0">
    <w:nsid w:val="48966082"/>
    <w:multiLevelType w:val="multilevel"/>
    <w:tmpl w:val="4044F1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D737042"/>
    <w:multiLevelType w:val="hybridMultilevel"/>
    <w:tmpl w:val="C11845B6"/>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8" w15:restartNumberingAfterBreak="0">
    <w:nsid w:val="54A22168"/>
    <w:multiLevelType w:val="multilevel"/>
    <w:tmpl w:val="72F0C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7A6D7671"/>
    <w:multiLevelType w:val="hybridMultilevel"/>
    <w:tmpl w:val="BE94ED16"/>
    <w:lvl w:ilvl="0" w:tplc="04090001">
      <w:start w:val="1"/>
      <w:numFmt w:val="bullet"/>
      <w:lvlText w:val=""/>
      <w:lvlJc w:val="left"/>
      <w:pPr>
        <w:ind w:left="705" w:hanging="360"/>
      </w:pPr>
      <w:rPr>
        <w:rFonts w:ascii="Symbol" w:hAnsi="Symbol" w:hint="default"/>
      </w:rPr>
    </w:lvl>
    <w:lvl w:ilvl="1" w:tplc="04090003">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10" w15:restartNumberingAfterBreak="0">
    <w:nsid w:val="7B18164E"/>
    <w:multiLevelType w:val="hybridMultilevel"/>
    <w:tmpl w:val="B394DD12"/>
    <w:lvl w:ilvl="0" w:tplc="0409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329985154">
    <w:abstractNumId w:val="8"/>
  </w:num>
  <w:num w:numId="2" w16cid:durableId="1241405941">
    <w:abstractNumId w:val="4"/>
  </w:num>
  <w:num w:numId="3" w16cid:durableId="1581984264">
    <w:abstractNumId w:val="6"/>
  </w:num>
  <w:num w:numId="4" w16cid:durableId="690492577">
    <w:abstractNumId w:val="3"/>
  </w:num>
  <w:num w:numId="5" w16cid:durableId="2094279465">
    <w:abstractNumId w:val="9"/>
  </w:num>
  <w:num w:numId="6" w16cid:durableId="1770542673">
    <w:abstractNumId w:val="1"/>
  </w:num>
  <w:num w:numId="7" w16cid:durableId="377322661">
    <w:abstractNumId w:val="2"/>
  </w:num>
  <w:num w:numId="8" w16cid:durableId="1035691913">
    <w:abstractNumId w:val="7"/>
  </w:num>
  <w:num w:numId="9" w16cid:durableId="2048993685">
    <w:abstractNumId w:val="0"/>
  </w:num>
  <w:num w:numId="10" w16cid:durableId="1967391002">
    <w:abstractNumId w:val="10"/>
  </w:num>
  <w:num w:numId="11" w16cid:durableId="13694491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40B"/>
    <w:rsid w:val="0000078F"/>
    <w:rsid w:val="00002FC1"/>
    <w:rsid w:val="000125DA"/>
    <w:rsid w:val="0001380F"/>
    <w:rsid w:val="00015421"/>
    <w:rsid w:val="0001709F"/>
    <w:rsid w:val="000209A7"/>
    <w:rsid w:val="00021D86"/>
    <w:rsid w:val="0002281D"/>
    <w:rsid w:val="000239F4"/>
    <w:rsid w:val="00027A7A"/>
    <w:rsid w:val="00027B47"/>
    <w:rsid w:val="00030414"/>
    <w:rsid w:val="00032FA4"/>
    <w:rsid w:val="000356DF"/>
    <w:rsid w:val="0003751F"/>
    <w:rsid w:val="000429DB"/>
    <w:rsid w:val="000438B7"/>
    <w:rsid w:val="0005175F"/>
    <w:rsid w:val="00052315"/>
    <w:rsid w:val="000532E1"/>
    <w:rsid w:val="00054110"/>
    <w:rsid w:val="000553F0"/>
    <w:rsid w:val="00062486"/>
    <w:rsid w:val="0007049A"/>
    <w:rsid w:val="00070CC8"/>
    <w:rsid w:val="000813E4"/>
    <w:rsid w:val="00082C7F"/>
    <w:rsid w:val="00084ED4"/>
    <w:rsid w:val="00090444"/>
    <w:rsid w:val="0009151F"/>
    <w:rsid w:val="00091BA1"/>
    <w:rsid w:val="000A2FAC"/>
    <w:rsid w:val="000A4DAC"/>
    <w:rsid w:val="000A70F0"/>
    <w:rsid w:val="000A7F5B"/>
    <w:rsid w:val="000B1320"/>
    <w:rsid w:val="000B6495"/>
    <w:rsid w:val="000C0D5B"/>
    <w:rsid w:val="000C15CE"/>
    <w:rsid w:val="000C5A62"/>
    <w:rsid w:val="000D2A41"/>
    <w:rsid w:val="000D2F55"/>
    <w:rsid w:val="000D3DA9"/>
    <w:rsid w:val="000D5A65"/>
    <w:rsid w:val="000E10B8"/>
    <w:rsid w:val="000E3D65"/>
    <w:rsid w:val="000E4638"/>
    <w:rsid w:val="000E5C32"/>
    <w:rsid w:val="000E6C95"/>
    <w:rsid w:val="000F15C6"/>
    <w:rsid w:val="000F1A93"/>
    <w:rsid w:val="000F294A"/>
    <w:rsid w:val="000F2ADA"/>
    <w:rsid w:val="000F3584"/>
    <w:rsid w:val="000F3F98"/>
    <w:rsid w:val="00102953"/>
    <w:rsid w:val="0010493C"/>
    <w:rsid w:val="00106AB0"/>
    <w:rsid w:val="00113FFE"/>
    <w:rsid w:val="0011545A"/>
    <w:rsid w:val="00116508"/>
    <w:rsid w:val="001169D1"/>
    <w:rsid w:val="001240F2"/>
    <w:rsid w:val="00124770"/>
    <w:rsid w:val="0013028E"/>
    <w:rsid w:val="00131029"/>
    <w:rsid w:val="0013174B"/>
    <w:rsid w:val="00132D51"/>
    <w:rsid w:val="00142580"/>
    <w:rsid w:val="001426CD"/>
    <w:rsid w:val="001448CC"/>
    <w:rsid w:val="0015533F"/>
    <w:rsid w:val="00155D05"/>
    <w:rsid w:val="00162511"/>
    <w:rsid w:val="00170CBC"/>
    <w:rsid w:val="00176CA1"/>
    <w:rsid w:val="00180152"/>
    <w:rsid w:val="00182747"/>
    <w:rsid w:val="001832A0"/>
    <w:rsid w:val="00187BDD"/>
    <w:rsid w:val="001958F0"/>
    <w:rsid w:val="00197D26"/>
    <w:rsid w:val="001A030A"/>
    <w:rsid w:val="001A1307"/>
    <w:rsid w:val="001A2934"/>
    <w:rsid w:val="001A7ED4"/>
    <w:rsid w:val="001B1E52"/>
    <w:rsid w:val="001B4C11"/>
    <w:rsid w:val="001B5466"/>
    <w:rsid w:val="001B5F34"/>
    <w:rsid w:val="001C1956"/>
    <w:rsid w:val="001C36BB"/>
    <w:rsid w:val="001C4927"/>
    <w:rsid w:val="001D127F"/>
    <w:rsid w:val="001D469F"/>
    <w:rsid w:val="001D528F"/>
    <w:rsid w:val="001D5AB7"/>
    <w:rsid w:val="001E15FA"/>
    <w:rsid w:val="001E35EC"/>
    <w:rsid w:val="001E774E"/>
    <w:rsid w:val="001F1EC4"/>
    <w:rsid w:val="001F1F9B"/>
    <w:rsid w:val="00200471"/>
    <w:rsid w:val="00200A8D"/>
    <w:rsid w:val="002013BB"/>
    <w:rsid w:val="00202C4A"/>
    <w:rsid w:val="0021100F"/>
    <w:rsid w:val="00215DAC"/>
    <w:rsid w:val="0021718A"/>
    <w:rsid w:val="0022395B"/>
    <w:rsid w:val="00223F98"/>
    <w:rsid w:val="00225284"/>
    <w:rsid w:val="00225E8B"/>
    <w:rsid w:val="00227B30"/>
    <w:rsid w:val="0023231F"/>
    <w:rsid w:val="00234A20"/>
    <w:rsid w:val="002367BF"/>
    <w:rsid w:val="0024414B"/>
    <w:rsid w:val="00244962"/>
    <w:rsid w:val="00245A83"/>
    <w:rsid w:val="00250BE5"/>
    <w:rsid w:val="00252FAF"/>
    <w:rsid w:val="0025575D"/>
    <w:rsid w:val="00256FC4"/>
    <w:rsid w:val="0026207D"/>
    <w:rsid w:val="00263E1F"/>
    <w:rsid w:val="00263F58"/>
    <w:rsid w:val="002730D9"/>
    <w:rsid w:val="00273132"/>
    <w:rsid w:val="0028065C"/>
    <w:rsid w:val="0028325B"/>
    <w:rsid w:val="002842A4"/>
    <w:rsid w:val="002866ED"/>
    <w:rsid w:val="00292D36"/>
    <w:rsid w:val="0029478C"/>
    <w:rsid w:val="002A1B83"/>
    <w:rsid w:val="002A21C5"/>
    <w:rsid w:val="002A37A2"/>
    <w:rsid w:val="002B7569"/>
    <w:rsid w:val="002C7352"/>
    <w:rsid w:val="002D0BA8"/>
    <w:rsid w:val="002D0E39"/>
    <w:rsid w:val="002D0FC5"/>
    <w:rsid w:val="002D236C"/>
    <w:rsid w:val="002D3E84"/>
    <w:rsid w:val="002D41B8"/>
    <w:rsid w:val="002D5577"/>
    <w:rsid w:val="002E44EF"/>
    <w:rsid w:val="002E504C"/>
    <w:rsid w:val="002F0220"/>
    <w:rsid w:val="00300351"/>
    <w:rsid w:val="00302398"/>
    <w:rsid w:val="00311FB6"/>
    <w:rsid w:val="00312F58"/>
    <w:rsid w:val="0031674C"/>
    <w:rsid w:val="00325569"/>
    <w:rsid w:val="00325F2A"/>
    <w:rsid w:val="00331892"/>
    <w:rsid w:val="0033233F"/>
    <w:rsid w:val="0033470C"/>
    <w:rsid w:val="00341546"/>
    <w:rsid w:val="00343A07"/>
    <w:rsid w:val="0034654A"/>
    <w:rsid w:val="00346949"/>
    <w:rsid w:val="00346B47"/>
    <w:rsid w:val="0035248D"/>
    <w:rsid w:val="003536DE"/>
    <w:rsid w:val="0035603D"/>
    <w:rsid w:val="0035647F"/>
    <w:rsid w:val="0035745D"/>
    <w:rsid w:val="00361170"/>
    <w:rsid w:val="00362612"/>
    <w:rsid w:val="00362913"/>
    <w:rsid w:val="00362F4A"/>
    <w:rsid w:val="003723CF"/>
    <w:rsid w:val="003742EC"/>
    <w:rsid w:val="003744EC"/>
    <w:rsid w:val="00381A3C"/>
    <w:rsid w:val="0038217F"/>
    <w:rsid w:val="0038274E"/>
    <w:rsid w:val="00397ADE"/>
    <w:rsid w:val="003A0624"/>
    <w:rsid w:val="003A0EEF"/>
    <w:rsid w:val="003B2CFA"/>
    <w:rsid w:val="003B42B4"/>
    <w:rsid w:val="003C347F"/>
    <w:rsid w:val="003C6606"/>
    <w:rsid w:val="003D3A62"/>
    <w:rsid w:val="003D7342"/>
    <w:rsid w:val="003E058E"/>
    <w:rsid w:val="003E08CF"/>
    <w:rsid w:val="003E155C"/>
    <w:rsid w:val="003E6FED"/>
    <w:rsid w:val="003E7489"/>
    <w:rsid w:val="003E7F19"/>
    <w:rsid w:val="003F3D3F"/>
    <w:rsid w:val="00400E23"/>
    <w:rsid w:val="00402509"/>
    <w:rsid w:val="004167BD"/>
    <w:rsid w:val="004237AF"/>
    <w:rsid w:val="00425B76"/>
    <w:rsid w:val="00433CF7"/>
    <w:rsid w:val="004361A9"/>
    <w:rsid w:val="00437024"/>
    <w:rsid w:val="00442AAB"/>
    <w:rsid w:val="00451D03"/>
    <w:rsid w:val="004539FB"/>
    <w:rsid w:val="00455AD6"/>
    <w:rsid w:val="00464D64"/>
    <w:rsid w:val="00467C1E"/>
    <w:rsid w:val="00467E7F"/>
    <w:rsid w:val="00475A82"/>
    <w:rsid w:val="00477C03"/>
    <w:rsid w:val="004820B3"/>
    <w:rsid w:val="00486751"/>
    <w:rsid w:val="00491C33"/>
    <w:rsid w:val="00493F9A"/>
    <w:rsid w:val="004A27CB"/>
    <w:rsid w:val="004A2901"/>
    <w:rsid w:val="004B6072"/>
    <w:rsid w:val="004B69FE"/>
    <w:rsid w:val="004B75B1"/>
    <w:rsid w:val="004C6B7C"/>
    <w:rsid w:val="004C7E8E"/>
    <w:rsid w:val="004D156C"/>
    <w:rsid w:val="004D219E"/>
    <w:rsid w:val="004D71B2"/>
    <w:rsid w:val="004E1954"/>
    <w:rsid w:val="004E6ABC"/>
    <w:rsid w:val="004F03C7"/>
    <w:rsid w:val="004F179E"/>
    <w:rsid w:val="004F766C"/>
    <w:rsid w:val="005067E4"/>
    <w:rsid w:val="0051479F"/>
    <w:rsid w:val="00516DED"/>
    <w:rsid w:val="0052065B"/>
    <w:rsid w:val="005212DA"/>
    <w:rsid w:val="00522685"/>
    <w:rsid w:val="00523749"/>
    <w:rsid w:val="005259D6"/>
    <w:rsid w:val="005274BE"/>
    <w:rsid w:val="005334AD"/>
    <w:rsid w:val="005346C6"/>
    <w:rsid w:val="00541254"/>
    <w:rsid w:val="00541856"/>
    <w:rsid w:val="00542BCD"/>
    <w:rsid w:val="00545ED9"/>
    <w:rsid w:val="00550A99"/>
    <w:rsid w:val="00556293"/>
    <w:rsid w:val="0055680D"/>
    <w:rsid w:val="00556838"/>
    <w:rsid w:val="005634BA"/>
    <w:rsid w:val="00564B75"/>
    <w:rsid w:val="00567036"/>
    <w:rsid w:val="00567A09"/>
    <w:rsid w:val="00572337"/>
    <w:rsid w:val="00576646"/>
    <w:rsid w:val="005774E6"/>
    <w:rsid w:val="0058286F"/>
    <w:rsid w:val="00583965"/>
    <w:rsid w:val="00583FB8"/>
    <w:rsid w:val="00585867"/>
    <w:rsid w:val="005861D3"/>
    <w:rsid w:val="00586C75"/>
    <w:rsid w:val="00587E5F"/>
    <w:rsid w:val="005974A3"/>
    <w:rsid w:val="005974BD"/>
    <w:rsid w:val="00597E08"/>
    <w:rsid w:val="005A6F16"/>
    <w:rsid w:val="005B1641"/>
    <w:rsid w:val="005B5CED"/>
    <w:rsid w:val="005D53C4"/>
    <w:rsid w:val="005D53CF"/>
    <w:rsid w:val="005D59DA"/>
    <w:rsid w:val="005D75B7"/>
    <w:rsid w:val="005E6971"/>
    <w:rsid w:val="005F1944"/>
    <w:rsid w:val="005F59D2"/>
    <w:rsid w:val="0060171D"/>
    <w:rsid w:val="006025AF"/>
    <w:rsid w:val="00602698"/>
    <w:rsid w:val="00604CB9"/>
    <w:rsid w:val="00604F0D"/>
    <w:rsid w:val="006220DE"/>
    <w:rsid w:val="006246AC"/>
    <w:rsid w:val="00627246"/>
    <w:rsid w:val="0063234C"/>
    <w:rsid w:val="00632632"/>
    <w:rsid w:val="00640424"/>
    <w:rsid w:val="006414D5"/>
    <w:rsid w:val="0064392E"/>
    <w:rsid w:val="0064468C"/>
    <w:rsid w:val="00646A03"/>
    <w:rsid w:val="00646A9C"/>
    <w:rsid w:val="00647543"/>
    <w:rsid w:val="00650FEA"/>
    <w:rsid w:val="00653734"/>
    <w:rsid w:val="00662132"/>
    <w:rsid w:val="0066298B"/>
    <w:rsid w:val="00662B68"/>
    <w:rsid w:val="00664839"/>
    <w:rsid w:val="006663D7"/>
    <w:rsid w:val="00675506"/>
    <w:rsid w:val="0067659B"/>
    <w:rsid w:val="00686D62"/>
    <w:rsid w:val="006946ED"/>
    <w:rsid w:val="0069476D"/>
    <w:rsid w:val="006979AC"/>
    <w:rsid w:val="006A5660"/>
    <w:rsid w:val="006A7A62"/>
    <w:rsid w:val="006B0205"/>
    <w:rsid w:val="006B4A8A"/>
    <w:rsid w:val="006B56F9"/>
    <w:rsid w:val="006C1E01"/>
    <w:rsid w:val="006C37FA"/>
    <w:rsid w:val="006C47AF"/>
    <w:rsid w:val="006C490B"/>
    <w:rsid w:val="006C4E88"/>
    <w:rsid w:val="006C6EDB"/>
    <w:rsid w:val="006D4065"/>
    <w:rsid w:val="006D5797"/>
    <w:rsid w:val="006D6173"/>
    <w:rsid w:val="006E186D"/>
    <w:rsid w:val="006E7207"/>
    <w:rsid w:val="006E755E"/>
    <w:rsid w:val="006F1515"/>
    <w:rsid w:val="006F2155"/>
    <w:rsid w:val="006F43FD"/>
    <w:rsid w:val="006F4DA0"/>
    <w:rsid w:val="007005C2"/>
    <w:rsid w:val="00701B51"/>
    <w:rsid w:val="00705564"/>
    <w:rsid w:val="0070634C"/>
    <w:rsid w:val="0071390A"/>
    <w:rsid w:val="0071649D"/>
    <w:rsid w:val="00723BE1"/>
    <w:rsid w:val="00725E86"/>
    <w:rsid w:val="00726392"/>
    <w:rsid w:val="00727767"/>
    <w:rsid w:val="0073105F"/>
    <w:rsid w:val="007346EA"/>
    <w:rsid w:val="0073535F"/>
    <w:rsid w:val="007477A3"/>
    <w:rsid w:val="007535D3"/>
    <w:rsid w:val="00754BD8"/>
    <w:rsid w:val="00764E72"/>
    <w:rsid w:val="007706D1"/>
    <w:rsid w:val="0077256F"/>
    <w:rsid w:val="00776E9B"/>
    <w:rsid w:val="00777EC1"/>
    <w:rsid w:val="00780198"/>
    <w:rsid w:val="007832B1"/>
    <w:rsid w:val="00787DE7"/>
    <w:rsid w:val="00793F1C"/>
    <w:rsid w:val="00795648"/>
    <w:rsid w:val="00796431"/>
    <w:rsid w:val="007964A2"/>
    <w:rsid w:val="007A56EA"/>
    <w:rsid w:val="007C355A"/>
    <w:rsid w:val="007C36D1"/>
    <w:rsid w:val="007C467B"/>
    <w:rsid w:val="007C7B99"/>
    <w:rsid w:val="007D0AA5"/>
    <w:rsid w:val="007D2256"/>
    <w:rsid w:val="007D3A1E"/>
    <w:rsid w:val="007D3DB7"/>
    <w:rsid w:val="007D6A61"/>
    <w:rsid w:val="007D784C"/>
    <w:rsid w:val="007E334D"/>
    <w:rsid w:val="007E3E4D"/>
    <w:rsid w:val="007E4CCE"/>
    <w:rsid w:val="007E5257"/>
    <w:rsid w:val="007E5432"/>
    <w:rsid w:val="007E545D"/>
    <w:rsid w:val="007E6A2F"/>
    <w:rsid w:val="007F3FE7"/>
    <w:rsid w:val="00800B98"/>
    <w:rsid w:val="008123B9"/>
    <w:rsid w:val="00822439"/>
    <w:rsid w:val="008237F6"/>
    <w:rsid w:val="00825DE3"/>
    <w:rsid w:val="00845FB6"/>
    <w:rsid w:val="00847490"/>
    <w:rsid w:val="008505F3"/>
    <w:rsid w:val="00853013"/>
    <w:rsid w:val="00863524"/>
    <w:rsid w:val="00866565"/>
    <w:rsid w:val="00870348"/>
    <w:rsid w:val="00872E72"/>
    <w:rsid w:val="00874E0F"/>
    <w:rsid w:val="00874FEE"/>
    <w:rsid w:val="00880257"/>
    <w:rsid w:val="00880D2E"/>
    <w:rsid w:val="00882E99"/>
    <w:rsid w:val="00884D79"/>
    <w:rsid w:val="008854D5"/>
    <w:rsid w:val="00891163"/>
    <w:rsid w:val="00894CAC"/>
    <w:rsid w:val="008A08F1"/>
    <w:rsid w:val="008A0BF4"/>
    <w:rsid w:val="008A11E9"/>
    <w:rsid w:val="008A2C47"/>
    <w:rsid w:val="008A3D80"/>
    <w:rsid w:val="008B2ECE"/>
    <w:rsid w:val="008B647B"/>
    <w:rsid w:val="008B68FB"/>
    <w:rsid w:val="008C7119"/>
    <w:rsid w:val="008D4107"/>
    <w:rsid w:val="008D7EE1"/>
    <w:rsid w:val="008E1A1A"/>
    <w:rsid w:val="008E6D54"/>
    <w:rsid w:val="008F3F35"/>
    <w:rsid w:val="008F66C6"/>
    <w:rsid w:val="008F73EA"/>
    <w:rsid w:val="00902017"/>
    <w:rsid w:val="00905C21"/>
    <w:rsid w:val="009107C1"/>
    <w:rsid w:val="00911A5A"/>
    <w:rsid w:val="009158EE"/>
    <w:rsid w:val="00917678"/>
    <w:rsid w:val="00920A66"/>
    <w:rsid w:val="00921E7A"/>
    <w:rsid w:val="009240F0"/>
    <w:rsid w:val="00940B9D"/>
    <w:rsid w:val="009425E7"/>
    <w:rsid w:val="00946ACD"/>
    <w:rsid w:val="0095046F"/>
    <w:rsid w:val="009535D3"/>
    <w:rsid w:val="009570F1"/>
    <w:rsid w:val="00957E1C"/>
    <w:rsid w:val="00960532"/>
    <w:rsid w:val="00961168"/>
    <w:rsid w:val="00964C0D"/>
    <w:rsid w:val="009675F8"/>
    <w:rsid w:val="00970049"/>
    <w:rsid w:val="0097388E"/>
    <w:rsid w:val="00973901"/>
    <w:rsid w:val="009807B7"/>
    <w:rsid w:val="00981638"/>
    <w:rsid w:val="00991625"/>
    <w:rsid w:val="00991695"/>
    <w:rsid w:val="00992153"/>
    <w:rsid w:val="009954D2"/>
    <w:rsid w:val="0099688F"/>
    <w:rsid w:val="00997D9E"/>
    <w:rsid w:val="009A03A8"/>
    <w:rsid w:val="009A1121"/>
    <w:rsid w:val="009A43A1"/>
    <w:rsid w:val="009A5D4C"/>
    <w:rsid w:val="009A7FC4"/>
    <w:rsid w:val="009B3CC9"/>
    <w:rsid w:val="009C0FF3"/>
    <w:rsid w:val="009C156B"/>
    <w:rsid w:val="009C4556"/>
    <w:rsid w:val="009C5EAA"/>
    <w:rsid w:val="009D0329"/>
    <w:rsid w:val="009D0891"/>
    <w:rsid w:val="009D1538"/>
    <w:rsid w:val="009D2872"/>
    <w:rsid w:val="009D505A"/>
    <w:rsid w:val="009E3473"/>
    <w:rsid w:val="009E4E50"/>
    <w:rsid w:val="009E743A"/>
    <w:rsid w:val="009F0C6A"/>
    <w:rsid w:val="009F37C9"/>
    <w:rsid w:val="009F4CEE"/>
    <w:rsid w:val="00A0362A"/>
    <w:rsid w:val="00A042B9"/>
    <w:rsid w:val="00A04416"/>
    <w:rsid w:val="00A04FA3"/>
    <w:rsid w:val="00A07E51"/>
    <w:rsid w:val="00A128E0"/>
    <w:rsid w:val="00A16F07"/>
    <w:rsid w:val="00A21821"/>
    <w:rsid w:val="00A22F24"/>
    <w:rsid w:val="00A26E00"/>
    <w:rsid w:val="00A2754F"/>
    <w:rsid w:val="00A32317"/>
    <w:rsid w:val="00A331FB"/>
    <w:rsid w:val="00A35391"/>
    <w:rsid w:val="00A366EB"/>
    <w:rsid w:val="00A3758F"/>
    <w:rsid w:val="00A47842"/>
    <w:rsid w:val="00A50EC4"/>
    <w:rsid w:val="00A51CEF"/>
    <w:rsid w:val="00A560FF"/>
    <w:rsid w:val="00A71907"/>
    <w:rsid w:val="00A726BE"/>
    <w:rsid w:val="00A7563C"/>
    <w:rsid w:val="00A80693"/>
    <w:rsid w:val="00A83732"/>
    <w:rsid w:val="00A83DF2"/>
    <w:rsid w:val="00A84B0B"/>
    <w:rsid w:val="00A93389"/>
    <w:rsid w:val="00A93965"/>
    <w:rsid w:val="00A93A7C"/>
    <w:rsid w:val="00AA1FBB"/>
    <w:rsid w:val="00AA46C8"/>
    <w:rsid w:val="00AA64CE"/>
    <w:rsid w:val="00AA69C7"/>
    <w:rsid w:val="00AB346B"/>
    <w:rsid w:val="00AB5C14"/>
    <w:rsid w:val="00AB5FB4"/>
    <w:rsid w:val="00AC02EF"/>
    <w:rsid w:val="00AD512D"/>
    <w:rsid w:val="00AD6E74"/>
    <w:rsid w:val="00AD763C"/>
    <w:rsid w:val="00AE0FB5"/>
    <w:rsid w:val="00AE41AA"/>
    <w:rsid w:val="00AE4A44"/>
    <w:rsid w:val="00AF0BAD"/>
    <w:rsid w:val="00AF17EA"/>
    <w:rsid w:val="00B077F3"/>
    <w:rsid w:val="00B121C2"/>
    <w:rsid w:val="00B202E9"/>
    <w:rsid w:val="00B23109"/>
    <w:rsid w:val="00B23FB8"/>
    <w:rsid w:val="00B24E79"/>
    <w:rsid w:val="00B251CA"/>
    <w:rsid w:val="00B35A4C"/>
    <w:rsid w:val="00B464AA"/>
    <w:rsid w:val="00B61633"/>
    <w:rsid w:val="00B656DE"/>
    <w:rsid w:val="00B6715A"/>
    <w:rsid w:val="00B710D1"/>
    <w:rsid w:val="00B8272D"/>
    <w:rsid w:val="00B8515C"/>
    <w:rsid w:val="00B852B9"/>
    <w:rsid w:val="00B86182"/>
    <w:rsid w:val="00B9116E"/>
    <w:rsid w:val="00B9339F"/>
    <w:rsid w:val="00B93DAC"/>
    <w:rsid w:val="00B95475"/>
    <w:rsid w:val="00BA21B2"/>
    <w:rsid w:val="00BA3255"/>
    <w:rsid w:val="00BA4A81"/>
    <w:rsid w:val="00BA6BEF"/>
    <w:rsid w:val="00BA6E22"/>
    <w:rsid w:val="00BA7A9E"/>
    <w:rsid w:val="00BB6584"/>
    <w:rsid w:val="00BC47E1"/>
    <w:rsid w:val="00BC5D86"/>
    <w:rsid w:val="00BC7E7A"/>
    <w:rsid w:val="00BD1311"/>
    <w:rsid w:val="00BD1335"/>
    <w:rsid w:val="00BD1744"/>
    <w:rsid w:val="00BD1AAA"/>
    <w:rsid w:val="00BD5717"/>
    <w:rsid w:val="00BE5407"/>
    <w:rsid w:val="00BE593D"/>
    <w:rsid w:val="00BF7FD0"/>
    <w:rsid w:val="00C02BD4"/>
    <w:rsid w:val="00C06B23"/>
    <w:rsid w:val="00C06ED4"/>
    <w:rsid w:val="00C06EF9"/>
    <w:rsid w:val="00C21C25"/>
    <w:rsid w:val="00C21F90"/>
    <w:rsid w:val="00C26326"/>
    <w:rsid w:val="00C30658"/>
    <w:rsid w:val="00C315E4"/>
    <w:rsid w:val="00C3187D"/>
    <w:rsid w:val="00C41ECD"/>
    <w:rsid w:val="00C447AF"/>
    <w:rsid w:val="00C45139"/>
    <w:rsid w:val="00C45660"/>
    <w:rsid w:val="00C46795"/>
    <w:rsid w:val="00C46EB0"/>
    <w:rsid w:val="00C52AE0"/>
    <w:rsid w:val="00C562C4"/>
    <w:rsid w:val="00C60B4D"/>
    <w:rsid w:val="00C71691"/>
    <w:rsid w:val="00C748D8"/>
    <w:rsid w:val="00C84468"/>
    <w:rsid w:val="00C84FCC"/>
    <w:rsid w:val="00C864E6"/>
    <w:rsid w:val="00C95F16"/>
    <w:rsid w:val="00CA094B"/>
    <w:rsid w:val="00CA1EFE"/>
    <w:rsid w:val="00CA3CD6"/>
    <w:rsid w:val="00CB158B"/>
    <w:rsid w:val="00CB2C12"/>
    <w:rsid w:val="00CB3467"/>
    <w:rsid w:val="00CB43FE"/>
    <w:rsid w:val="00CC4853"/>
    <w:rsid w:val="00CD255B"/>
    <w:rsid w:val="00CD565F"/>
    <w:rsid w:val="00CE34D6"/>
    <w:rsid w:val="00CF1606"/>
    <w:rsid w:val="00CF217F"/>
    <w:rsid w:val="00CF34AF"/>
    <w:rsid w:val="00CF65B7"/>
    <w:rsid w:val="00D036C9"/>
    <w:rsid w:val="00D04F63"/>
    <w:rsid w:val="00D10487"/>
    <w:rsid w:val="00D121AA"/>
    <w:rsid w:val="00D17133"/>
    <w:rsid w:val="00D20507"/>
    <w:rsid w:val="00D218DA"/>
    <w:rsid w:val="00D24EE7"/>
    <w:rsid w:val="00D25F0D"/>
    <w:rsid w:val="00D32676"/>
    <w:rsid w:val="00D35FDB"/>
    <w:rsid w:val="00D57203"/>
    <w:rsid w:val="00D57A81"/>
    <w:rsid w:val="00D62AA7"/>
    <w:rsid w:val="00D63B8D"/>
    <w:rsid w:val="00D7040B"/>
    <w:rsid w:val="00D73A53"/>
    <w:rsid w:val="00D826D6"/>
    <w:rsid w:val="00D83CDA"/>
    <w:rsid w:val="00D86540"/>
    <w:rsid w:val="00D86E82"/>
    <w:rsid w:val="00D87649"/>
    <w:rsid w:val="00D91E92"/>
    <w:rsid w:val="00D92536"/>
    <w:rsid w:val="00D92560"/>
    <w:rsid w:val="00DA02EB"/>
    <w:rsid w:val="00DB0A06"/>
    <w:rsid w:val="00DB63C6"/>
    <w:rsid w:val="00DB7BE6"/>
    <w:rsid w:val="00DC279C"/>
    <w:rsid w:val="00DC4A31"/>
    <w:rsid w:val="00DC7EA1"/>
    <w:rsid w:val="00DD0E82"/>
    <w:rsid w:val="00DD1794"/>
    <w:rsid w:val="00DD43E4"/>
    <w:rsid w:val="00DE6E7B"/>
    <w:rsid w:val="00DF1BF5"/>
    <w:rsid w:val="00DF6F8D"/>
    <w:rsid w:val="00DF70E4"/>
    <w:rsid w:val="00E2438A"/>
    <w:rsid w:val="00E30CC8"/>
    <w:rsid w:val="00E347D2"/>
    <w:rsid w:val="00E525B2"/>
    <w:rsid w:val="00E60BED"/>
    <w:rsid w:val="00E64993"/>
    <w:rsid w:val="00E65AA8"/>
    <w:rsid w:val="00E71247"/>
    <w:rsid w:val="00E716DA"/>
    <w:rsid w:val="00E726B6"/>
    <w:rsid w:val="00E74CDD"/>
    <w:rsid w:val="00E76A01"/>
    <w:rsid w:val="00E76DA4"/>
    <w:rsid w:val="00E770C0"/>
    <w:rsid w:val="00E80F9C"/>
    <w:rsid w:val="00E8376B"/>
    <w:rsid w:val="00E86276"/>
    <w:rsid w:val="00E86D8C"/>
    <w:rsid w:val="00E950EA"/>
    <w:rsid w:val="00E96E92"/>
    <w:rsid w:val="00EA3E05"/>
    <w:rsid w:val="00EA6F7C"/>
    <w:rsid w:val="00EB6615"/>
    <w:rsid w:val="00EB7A55"/>
    <w:rsid w:val="00EC23A7"/>
    <w:rsid w:val="00EC3D9A"/>
    <w:rsid w:val="00EC48B7"/>
    <w:rsid w:val="00EC5685"/>
    <w:rsid w:val="00ED2462"/>
    <w:rsid w:val="00ED253C"/>
    <w:rsid w:val="00ED2AF7"/>
    <w:rsid w:val="00ED7B98"/>
    <w:rsid w:val="00EE010E"/>
    <w:rsid w:val="00EE2109"/>
    <w:rsid w:val="00EE383A"/>
    <w:rsid w:val="00EE4BB0"/>
    <w:rsid w:val="00EF7A57"/>
    <w:rsid w:val="00F0250F"/>
    <w:rsid w:val="00F041AD"/>
    <w:rsid w:val="00F05CDE"/>
    <w:rsid w:val="00F06BF1"/>
    <w:rsid w:val="00F10B67"/>
    <w:rsid w:val="00F14B73"/>
    <w:rsid w:val="00F15959"/>
    <w:rsid w:val="00F202D7"/>
    <w:rsid w:val="00F2077A"/>
    <w:rsid w:val="00F27853"/>
    <w:rsid w:val="00F31A34"/>
    <w:rsid w:val="00F329C4"/>
    <w:rsid w:val="00F360D7"/>
    <w:rsid w:val="00F36F80"/>
    <w:rsid w:val="00F43E72"/>
    <w:rsid w:val="00F54980"/>
    <w:rsid w:val="00F625D2"/>
    <w:rsid w:val="00F6316E"/>
    <w:rsid w:val="00F6575D"/>
    <w:rsid w:val="00F75B34"/>
    <w:rsid w:val="00F7744F"/>
    <w:rsid w:val="00F779CE"/>
    <w:rsid w:val="00F77D3F"/>
    <w:rsid w:val="00F8013D"/>
    <w:rsid w:val="00F918C6"/>
    <w:rsid w:val="00F9299C"/>
    <w:rsid w:val="00F96285"/>
    <w:rsid w:val="00FA2A4C"/>
    <w:rsid w:val="00FB3835"/>
    <w:rsid w:val="00FD2DBA"/>
    <w:rsid w:val="00FD56FB"/>
    <w:rsid w:val="00FE0F6E"/>
    <w:rsid w:val="00FE4E84"/>
    <w:rsid w:val="00FE6DF7"/>
    <w:rsid w:val="00FE6E25"/>
    <w:rsid w:val="00FF23D0"/>
    <w:rsid w:val="00FF65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ACFE46"/>
  <w15:docId w15:val="{B59530ED-373D-478D-975A-7F735B0F70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boto" w:eastAsia="Roboto" w:hAnsi="Roboto" w:cs="Roboto"/>
        <w:color w:val="666666"/>
        <w:sz w:val="22"/>
        <w:szCs w:val="22"/>
        <w:lang w:val="es-419" w:eastAsia="en-US" w:bidi="ar-SA"/>
      </w:rPr>
    </w:rPrDefault>
    <w:pPrDefault>
      <w:pPr>
        <w:spacing w:before="200" w:line="335" w:lineRule="auto"/>
        <w:ind w:left="-15"/>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913"/>
    <w:rPr>
      <w:lang w:val="es-MX"/>
    </w:rPr>
  </w:style>
  <w:style w:type="paragraph" w:styleId="Ttulo1">
    <w:name w:val="heading 1"/>
    <w:basedOn w:val="Normal"/>
    <w:next w:val="Normal"/>
    <w:link w:val="Ttulo1Car"/>
    <w:uiPriority w:val="9"/>
    <w:qFormat/>
    <w:pPr>
      <w:spacing w:before="480" w:line="240" w:lineRule="auto"/>
      <w:outlineLvl w:val="0"/>
    </w:pPr>
    <w:rPr>
      <w:color w:val="000000"/>
      <w:sz w:val="32"/>
      <w:szCs w:val="32"/>
    </w:rPr>
  </w:style>
  <w:style w:type="paragraph" w:styleId="Ttulo2">
    <w:name w:val="heading 2"/>
    <w:basedOn w:val="Normal"/>
    <w:next w:val="Normal"/>
    <w:uiPriority w:val="9"/>
    <w:unhideWhenUsed/>
    <w:qFormat/>
    <w:pPr>
      <w:spacing w:before="320" w:line="240" w:lineRule="auto"/>
      <w:ind w:left="720" w:hanging="360"/>
      <w:outlineLvl w:val="1"/>
    </w:pPr>
    <w:rPr>
      <w:color w:val="000000"/>
      <w:sz w:val="24"/>
      <w:szCs w:val="24"/>
    </w:rPr>
  </w:style>
  <w:style w:type="paragraph" w:styleId="Ttulo3">
    <w:name w:val="heading 3"/>
    <w:basedOn w:val="Normal"/>
    <w:next w:val="Normal"/>
    <w:link w:val="Ttulo3Car"/>
    <w:uiPriority w:val="9"/>
    <w:unhideWhenUsed/>
    <w:qFormat/>
    <w:pPr>
      <w:spacing w:line="240" w:lineRule="auto"/>
      <w:outlineLvl w:val="2"/>
    </w:pPr>
    <w:rPr>
      <w:b/>
      <w:color w:val="E01B84"/>
      <w:sz w:val="24"/>
      <w:szCs w:val="24"/>
    </w:rPr>
  </w:style>
  <w:style w:type="paragraph" w:styleId="Ttulo4">
    <w:name w:val="heading 4"/>
    <w:basedOn w:val="Normal"/>
    <w:next w:val="Normal"/>
    <w:uiPriority w:val="9"/>
    <w:semiHidden/>
    <w:unhideWhenUsed/>
    <w:qFormat/>
    <w:pPr>
      <w:keepNext/>
      <w:keepLines/>
      <w:spacing w:before="0"/>
      <w:outlineLvl w:val="3"/>
    </w:pPr>
    <w:rPr>
      <w:b/>
      <w:color w:val="6D64E8"/>
      <w:sz w:val="40"/>
      <w:szCs w:val="40"/>
    </w:rPr>
  </w:style>
  <w:style w:type="paragraph" w:styleId="Ttulo5">
    <w:name w:val="heading 5"/>
    <w:basedOn w:val="Normal"/>
    <w:next w:val="Normal"/>
    <w:uiPriority w:val="9"/>
    <w:semiHidden/>
    <w:unhideWhenUsed/>
    <w:qFormat/>
    <w:pPr>
      <w:keepNext/>
      <w:keepLines/>
      <w:spacing w:before="160"/>
      <w:outlineLvl w:val="4"/>
    </w:pPr>
    <w:rPr>
      <w:rFonts w:ascii="Trebuchet MS" w:eastAsia="Trebuchet MS" w:hAnsi="Trebuchet MS" w:cs="Trebuchet MS"/>
    </w:rPr>
  </w:style>
  <w:style w:type="paragraph" w:styleId="Ttulo6">
    <w:name w:val="heading 6"/>
    <w:basedOn w:val="Normal"/>
    <w:next w:val="Normal"/>
    <w:uiPriority w:val="9"/>
    <w:semiHidden/>
    <w:unhideWhenUsed/>
    <w:qFormat/>
    <w:pPr>
      <w:keepNext/>
      <w:keepLines/>
      <w:spacing w:before="160"/>
      <w:outlineLvl w:val="5"/>
    </w:pPr>
    <w:rPr>
      <w:rFonts w:ascii="Trebuchet MS" w:eastAsia="Trebuchet MS" w:hAnsi="Trebuchet MS" w:cs="Trebuchet MS"/>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spacing w:before="400" w:line="240" w:lineRule="auto"/>
    </w:pPr>
    <w:rPr>
      <w:color w:val="283592"/>
      <w:sz w:val="68"/>
      <w:szCs w:val="68"/>
    </w:rPr>
  </w:style>
  <w:style w:type="paragraph" w:styleId="Subttulo">
    <w:name w:val="Subtitle"/>
    <w:basedOn w:val="Normal"/>
    <w:next w:val="Normal"/>
    <w:link w:val="SubttuloCar"/>
    <w:uiPriority w:val="11"/>
    <w:qFormat/>
    <w:rPr>
      <w:color w:val="E01B84"/>
    </w:rPr>
  </w:style>
  <w:style w:type="paragraph" w:styleId="Sinespaciado">
    <w:name w:val="No Spacing"/>
    <w:uiPriority w:val="1"/>
    <w:qFormat/>
    <w:rsid w:val="00E76DA4"/>
    <w:pPr>
      <w:spacing w:before="0" w:line="240" w:lineRule="auto"/>
    </w:pPr>
  </w:style>
  <w:style w:type="character" w:customStyle="1" w:styleId="Ttulo1Car">
    <w:name w:val="Título 1 Car"/>
    <w:basedOn w:val="Fuentedeprrafopredeter"/>
    <w:link w:val="Ttulo1"/>
    <w:uiPriority w:val="9"/>
    <w:rsid w:val="008B68FB"/>
    <w:rPr>
      <w:color w:val="000000"/>
      <w:sz w:val="32"/>
      <w:szCs w:val="32"/>
    </w:rPr>
  </w:style>
  <w:style w:type="paragraph" w:styleId="Prrafodelista">
    <w:name w:val="List Paragraph"/>
    <w:basedOn w:val="Normal"/>
    <w:uiPriority w:val="34"/>
    <w:qFormat/>
    <w:rsid w:val="003E08CF"/>
    <w:pPr>
      <w:ind w:left="720"/>
      <w:contextualSpacing/>
    </w:pPr>
  </w:style>
  <w:style w:type="paragraph" w:styleId="Descripcin">
    <w:name w:val="caption"/>
    <w:basedOn w:val="Normal"/>
    <w:next w:val="Normal"/>
    <w:uiPriority w:val="35"/>
    <w:unhideWhenUsed/>
    <w:qFormat/>
    <w:rsid w:val="00381A3C"/>
    <w:pPr>
      <w:spacing w:before="0" w:after="200" w:line="240" w:lineRule="auto"/>
    </w:pPr>
    <w:rPr>
      <w:i/>
      <w:iCs/>
      <w:color w:val="1F497D" w:themeColor="text2"/>
      <w:sz w:val="18"/>
      <w:szCs w:val="18"/>
    </w:rPr>
  </w:style>
  <w:style w:type="table" w:styleId="Tablaconcuadrcula">
    <w:name w:val="Table Grid"/>
    <w:basedOn w:val="Tablanormal"/>
    <w:uiPriority w:val="39"/>
    <w:rsid w:val="00556838"/>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170CBC"/>
    <w:rPr>
      <w:b/>
      <w:color w:val="E01B84"/>
      <w:sz w:val="24"/>
      <w:szCs w:val="24"/>
      <w:lang w:val="es-MX"/>
    </w:rPr>
  </w:style>
  <w:style w:type="character" w:customStyle="1" w:styleId="SubttuloCar">
    <w:name w:val="Subtítulo Car"/>
    <w:basedOn w:val="Fuentedeprrafopredeter"/>
    <w:link w:val="Subttulo"/>
    <w:uiPriority w:val="11"/>
    <w:rsid w:val="0033470C"/>
    <w:rPr>
      <w:color w:val="E01B84"/>
      <w:lang w:val="es-MX"/>
    </w:rPr>
  </w:style>
  <w:style w:type="paragraph" w:styleId="HTMLconformatoprevio">
    <w:name w:val="HTML Preformatted"/>
    <w:basedOn w:val="Normal"/>
    <w:link w:val="HTMLconformatoprevioCar"/>
    <w:uiPriority w:val="99"/>
    <w:unhideWhenUsed/>
    <w:rsid w:val="00EE38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left="0"/>
    </w:pPr>
    <w:rPr>
      <w:rFonts w:ascii="Courier New" w:eastAsia="Times New Roman" w:hAnsi="Courier New" w:cs="Courier New"/>
      <w:color w:val="auto"/>
      <w:sz w:val="20"/>
      <w:szCs w:val="20"/>
      <w:lang w:eastAsia="es-MX"/>
    </w:rPr>
  </w:style>
  <w:style w:type="character" w:customStyle="1" w:styleId="HTMLconformatoprevioCar">
    <w:name w:val="HTML con formato previo Car"/>
    <w:basedOn w:val="Fuentedeprrafopredeter"/>
    <w:link w:val="HTMLconformatoprevio"/>
    <w:uiPriority w:val="99"/>
    <w:rsid w:val="00EE383A"/>
    <w:rPr>
      <w:rFonts w:ascii="Courier New" w:eastAsia="Times New Roman" w:hAnsi="Courier New" w:cs="Courier New"/>
      <w:color w:val="auto"/>
      <w:sz w:val="20"/>
      <w:szCs w:val="20"/>
      <w:lang w:val="es-MX"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0232">
      <w:bodyDiv w:val="1"/>
      <w:marLeft w:val="0"/>
      <w:marRight w:val="0"/>
      <w:marTop w:val="0"/>
      <w:marBottom w:val="0"/>
      <w:divBdr>
        <w:top w:val="none" w:sz="0" w:space="0" w:color="auto"/>
        <w:left w:val="none" w:sz="0" w:space="0" w:color="auto"/>
        <w:bottom w:val="none" w:sz="0" w:space="0" w:color="auto"/>
        <w:right w:val="none" w:sz="0" w:space="0" w:color="auto"/>
      </w:divBdr>
    </w:div>
    <w:div w:id="69086270">
      <w:bodyDiv w:val="1"/>
      <w:marLeft w:val="0"/>
      <w:marRight w:val="0"/>
      <w:marTop w:val="0"/>
      <w:marBottom w:val="0"/>
      <w:divBdr>
        <w:top w:val="none" w:sz="0" w:space="0" w:color="auto"/>
        <w:left w:val="none" w:sz="0" w:space="0" w:color="auto"/>
        <w:bottom w:val="none" w:sz="0" w:space="0" w:color="auto"/>
        <w:right w:val="none" w:sz="0" w:space="0" w:color="auto"/>
      </w:divBdr>
    </w:div>
    <w:div w:id="410733354">
      <w:bodyDiv w:val="1"/>
      <w:marLeft w:val="0"/>
      <w:marRight w:val="0"/>
      <w:marTop w:val="0"/>
      <w:marBottom w:val="0"/>
      <w:divBdr>
        <w:top w:val="none" w:sz="0" w:space="0" w:color="auto"/>
        <w:left w:val="none" w:sz="0" w:space="0" w:color="auto"/>
        <w:bottom w:val="none" w:sz="0" w:space="0" w:color="auto"/>
        <w:right w:val="none" w:sz="0" w:space="0" w:color="auto"/>
      </w:divBdr>
    </w:div>
    <w:div w:id="511602486">
      <w:bodyDiv w:val="1"/>
      <w:marLeft w:val="0"/>
      <w:marRight w:val="0"/>
      <w:marTop w:val="0"/>
      <w:marBottom w:val="0"/>
      <w:divBdr>
        <w:top w:val="none" w:sz="0" w:space="0" w:color="auto"/>
        <w:left w:val="none" w:sz="0" w:space="0" w:color="auto"/>
        <w:bottom w:val="none" w:sz="0" w:space="0" w:color="auto"/>
        <w:right w:val="none" w:sz="0" w:space="0" w:color="auto"/>
      </w:divBdr>
    </w:div>
    <w:div w:id="592978876">
      <w:bodyDiv w:val="1"/>
      <w:marLeft w:val="0"/>
      <w:marRight w:val="0"/>
      <w:marTop w:val="0"/>
      <w:marBottom w:val="0"/>
      <w:divBdr>
        <w:top w:val="none" w:sz="0" w:space="0" w:color="auto"/>
        <w:left w:val="none" w:sz="0" w:space="0" w:color="auto"/>
        <w:bottom w:val="none" w:sz="0" w:space="0" w:color="auto"/>
        <w:right w:val="none" w:sz="0" w:space="0" w:color="auto"/>
      </w:divBdr>
      <w:divsChild>
        <w:div w:id="1418361041">
          <w:marLeft w:val="0"/>
          <w:marRight w:val="0"/>
          <w:marTop w:val="0"/>
          <w:marBottom w:val="0"/>
          <w:divBdr>
            <w:top w:val="none" w:sz="0" w:space="0" w:color="auto"/>
            <w:left w:val="none" w:sz="0" w:space="0" w:color="auto"/>
            <w:bottom w:val="none" w:sz="0" w:space="0" w:color="auto"/>
            <w:right w:val="none" w:sz="0" w:space="0" w:color="auto"/>
          </w:divBdr>
          <w:divsChild>
            <w:div w:id="177913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850878">
      <w:bodyDiv w:val="1"/>
      <w:marLeft w:val="0"/>
      <w:marRight w:val="0"/>
      <w:marTop w:val="0"/>
      <w:marBottom w:val="0"/>
      <w:divBdr>
        <w:top w:val="none" w:sz="0" w:space="0" w:color="auto"/>
        <w:left w:val="none" w:sz="0" w:space="0" w:color="auto"/>
        <w:bottom w:val="none" w:sz="0" w:space="0" w:color="auto"/>
        <w:right w:val="none" w:sz="0" w:space="0" w:color="auto"/>
      </w:divBdr>
    </w:div>
    <w:div w:id="800226957">
      <w:bodyDiv w:val="1"/>
      <w:marLeft w:val="0"/>
      <w:marRight w:val="0"/>
      <w:marTop w:val="0"/>
      <w:marBottom w:val="0"/>
      <w:divBdr>
        <w:top w:val="none" w:sz="0" w:space="0" w:color="auto"/>
        <w:left w:val="none" w:sz="0" w:space="0" w:color="auto"/>
        <w:bottom w:val="none" w:sz="0" w:space="0" w:color="auto"/>
        <w:right w:val="none" w:sz="0" w:space="0" w:color="auto"/>
      </w:divBdr>
    </w:div>
    <w:div w:id="826171244">
      <w:bodyDiv w:val="1"/>
      <w:marLeft w:val="0"/>
      <w:marRight w:val="0"/>
      <w:marTop w:val="0"/>
      <w:marBottom w:val="0"/>
      <w:divBdr>
        <w:top w:val="none" w:sz="0" w:space="0" w:color="auto"/>
        <w:left w:val="none" w:sz="0" w:space="0" w:color="auto"/>
        <w:bottom w:val="none" w:sz="0" w:space="0" w:color="auto"/>
        <w:right w:val="none" w:sz="0" w:space="0" w:color="auto"/>
      </w:divBdr>
    </w:div>
    <w:div w:id="899286991">
      <w:bodyDiv w:val="1"/>
      <w:marLeft w:val="0"/>
      <w:marRight w:val="0"/>
      <w:marTop w:val="0"/>
      <w:marBottom w:val="0"/>
      <w:divBdr>
        <w:top w:val="none" w:sz="0" w:space="0" w:color="auto"/>
        <w:left w:val="none" w:sz="0" w:space="0" w:color="auto"/>
        <w:bottom w:val="none" w:sz="0" w:space="0" w:color="auto"/>
        <w:right w:val="none" w:sz="0" w:space="0" w:color="auto"/>
      </w:divBdr>
    </w:div>
    <w:div w:id="989942011">
      <w:bodyDiv w:val="1"/>
      <w:marLeft w:val="0"/>
      <w:marRight w:val="0"/>
      <w:marTop w:val="0"/>
      <w:marBottom w:val="0"/>
      <w:divBdr>
        <w:top w:val="none" w:sz="0" w:space="0" w:color="auto"/>
        <w:left w:val="none" w:sz="0" w:space="0" w:color="auto"/>
        <w:bottom w:val="none" w:sz="0" w:space="0" w:color="auto"/>
        <w:right w:val="none" w:sz="0" w:space="0" w:color="auto"/>
      </w:divBdr>
    </w:div>
    <w:div w:id="996807447">
      <w:bodyDiv w:val="1"/>
      <w:marLeft w:val="0"/>
      <w:marRight w:val="0"/>
      <w:marTop w:val="0"/>
      <w:marBottom w:val="0"/>
      <w:divBdr>
        <w:top w:val="none" w:sz="0" w:space="0" w:color="auto"/>
        <w:left w:val="none" w:sz="0" w:space="0" w:color="auto"/>
        <w:bottom w:val="none" w:sz="0" w:space="0" w:color="auto"/>
        <w:right w:val="none" w:sz="0" w:space="0" w:color="auto"/>
      </w:divBdr>
    </w:div>
    <w:div w:id="1207176459">
      <w:bodyDiv w:val="1"/>
      <w:marLeft w:val="0"/>
      <w:marRight w:val="0"/>
      <w:marTop w:val="0"/>
      <w:marBottom w:val="0"/>
      <w:divBdr>
        <w:top w:val="none" w:sz="0" w:space="0" w:color="auto"/>
        <w:left w:val="none" w:sz="0" w:space="0" w:color="auto"/>
        <w:bottom w:val="none" w:sz="0" w:space="0" w:color="auto"/>
        <w:right w:val="none" w:sz="0" w:space="0" w:color="auto"/>
      </w:divBdr>
    </w:div>
    <w:div w:id="1375883459">
      <w:bodyDiv w:val="1"/>
      <w:marLeft w:val="0"/>
      <w:marRight w:val="0"/>
      <w:marTop w:val="0"/>
      <w:marBottom w:val="0"/>
      <w:divBdr>
        <w:top w:val="none" w:sz="0" w:space="0" w:color="auto"/>
        <w:left w:val="none" w:sz="0" w:space="0" w:color="auto"/>
        <w:bottom w:val="none" w:sz="0" w:space="0" w:color="auto"/>
        <w:right w:val="none" w:sz="0" w:space="0" w:color="auto"/>
      </w:divBdr>
    </w:div>
    <w:div w:id="1412655384">
      <w:bodyDiv w:val="1"/>
      <w:marLeft w:val="0"/>
      <w:marRight w:val="0"/>
      <w:marTop w:val="0"/>
      <w:marBottom w:val="0"/>
      <w:divBdr>
        <w:top w:val="none" w:sz="0" w:space="0" w:color="auto"/>
        <w:left w:val="none" w:sz="0" w:space="0" w:color="auto"/>
        <w:bottom w:val="none" w:sz="0" w:space="0" w:color="auto"/>
        <w:right w:val="none" w:sz="0" w:space="0" w:color="auto"/>
      </w:divBdr>
    </w:div>
    <w:div w:id="1450513672">
      <w:bodyDiv w:val="1"/>
      <w:marLeft w:val="0"/>
      <w:marRight w:val="0"/>
      <w:marTop w:val="0"/>
      <w:marBottom w:val="0"/>
      <w:divBdr>
        <w:top w:val="none" w:sz="0" w:space="0" w:color="auto"/>
        <w:left w:val="none" w:sz="0" w:space="0" w:color="auto"/>
        <w:bottom w:val="none" w:sz="0" w:space="0" w:color="auto"/>
        <w:right w:val="none" w:sz="0" w:space="0" w:color="auto"/>
      </w:divBdr>
    </w:div>
    <w:div w:id="1455060261">
      <w:bodyDiv w:val="1"/>
      <w:marLeft w:val="0"/>
      <w:marRight w:val="0"/>
      <w:marTop w:val="0"/>
      <w:marBottom w:val="0"/>
      <w:divBdr>
        <w:top w:val="none" w:sz="0" w:space="0" w:color="auto"/>
        <w:left w:val="none" w:sz="0" w:space="0" w:color="auto"/>
        <w:bottom w:val="none" w:sz="0" w:space="0" w:color="auto"/>
        <w:right w:val="none" w:sz="0" w:space="0" w:color="auto"/>
      </w:divBdr>
    </w:div>
    <w:div w:id="1587883655">
      <w:bodyDiv w:val="1"/>
      <w:marLeft w:val="0"/>
      <w:marRight w:val="0"/>
      <w:marTop w:val="0"/>
      <w:marBottom w:val="0"/>
      <w:divBdr>
        <w:top w:val="none" w:sz="0" w:space="0" w:color="auto"/>
        <w:left w:val="none" w:sz="0" w:space="0" w:color="auto"/>
        <w:bottom w:val="none" w:sz="0" w:space="0" w:color="auto"/>
        <w:right w:val="none" w:sz="0" w:space="0" w:color="auto"/>
      </w:divBdr>
    </w:div>
    <w:div w:id="1684017405">
      <w:bodyDiv w:val="1"/>
      <w:marLeft w:val="0"/>
      <w:marRight w:val="0"/>
      <w:marTop w:val="0"/>
      <w:marBottom w:val="0"/>
      <w:divBdr>
        <w:top w:val="none" w:sz="0" w:space="0" w:color="auto"/>
        <w:left w:val="none" w:sz="0" w:space="0" w:color="auto"/>
        <w:bottom w:val="none" w:sz="0" w:space="0" w:color="auto"/>
        <w:right w:val="none" w:sz="0" w:space="0" w:color="auto"/>
      </w:divBdr>
    </w:div>
    <w:div w:id="1840122988">
      <w:bodyDiv w:val="1"/>
      <w:marLeft w:val="0"/>
      <w:marRight w:val="0"/>
      <w:marTop w:val="0"/>
      <w:marBottom w:val="0"/>
      <w:divBdr>
        <w:top w:val="none" w:sz="0" w:space="0" w:color="auto"/>
        <w:left w:val="none" w:sz="0" w:space="0" w:color="auto"/>
        <w:bottom w:val="none" w:sz="0" w:space="0" w:color="auto"/>
        <w:right w:val="none" w:sz="0" w:space="0" w:color="auto"/>
      </w:divBdr>
    </w:div>
    <w:div w:id="20690379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9.png"/><Relationship Id="rId42" Type="http://schemas.microsoft.com/office/2007/relationships/hdphoto" Target="media/hdphoto10.wdp"/><Relationship Id="rId47" Type="http://schemas.openxmlformats.org/officeDocument/2006/relationships/image" Target="media/image28.png"/><Relationship Id="rId63" Type="http://schemas.microsoft.com/office/2007/relationships/hdphoto" Target="media/hdphoto20.wdp"/><Relationship Id="rId68" Type="http://schemas.openxmlformats.org/officeDocument/2006/relationships/image" Target="media/image40.png"/><Relationship Id="rId84" Type="http://schemas.openxmlformats.org/officeDocument/2006/relationships/theme" Target="theme/theme1.xml"/><Relationship Id="rId16" Type="http://schemas.microsoft.com/office/2007/relationships/hdphoto" Target="media/hdphoto3.wdp"/><Relationship Id="rId11" Type="http://schemas.openxmlformats.org/officeDocument/2006/relationships/image" Target="media/image4.png"/><Relationship Id="rId32" Type="http://schemas.openxmlformats.org/officeDocument/2006/relationships/image" Target="media/image19.png"/><Relationship Id="rId37" Type="http://schemas.openxmlformats.org/officeDocument/2006/relationships/image" Target="media/image23.png"/><Relationship Id="rId53" Type="http://schemas.microsoft.com/office/2007/relationships/hdphoto" Target="media/hdphoto15.wdp"/><Relationship Id="rId58" Type="http://schemas.openxmlformats.org/officeDocument/2006/relationships/image" Target="media/image34.png"/><Relationship Id="rId74" Type="http://schemas.microsoft.com/office/2007/relationships/hdphoto" Target="media/hdphoto24.wdp"/><Relationship Id="rId79" Type="http://schemas.openxmlformats.org/officeDocument/2006/relationships/image" Target="media/image48.png"/><Relationship Id="rId5" Type="http://schemas.openxmlformats.org/officeDocument/2006/relationships/webSettings" Target="webSettings.xml"/><Relationship Id="rId61" Type="http://schemas.microsoft.com/office/2007/relationships/hdphoto" Target="media/hdphoto19.wdp"/><Relationship Id="rId82" Type="http://schemas.openxmlformats.org/officeDocument/2006/relationships/footer" Target="footer2.xml"/><Relationship Id="rId19" Type="http://schemas.openxmlformats.org/officeDocument/2006/relationships/image" Target="media/image8.png"/><Relationship Id="rId14" Type="http://schemas.microsoft.com/office/2007/relationships/hdphoto" Target="media/hdphoto2.wdp"/><Relationship Id="rId22" Type="http://schemas.microsoft.com/office/2007/relationships/hdphoto" Target="media/hdphoto6.wdp"/><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6.png"/><Relationship Id="rId48" Type="http://schemas.openxmlformats.org/officeDocument/2006/relationships/image" Target="media/image29.png"/><Relationship Id="rId56" Type="http://schemas.openxmlformats.org/officeDocument/2006/relationships/image" Target="media/image33.png"/><Relationship Id="rId64" Type="http://schemas.openxmlformats.org/officeDocument/2006/relationships/image" Target="media/image37.png"/><Relationship Id="rId69" Type="http://schemas.microsoft.com/office/2007/relationships/hdphoto" Target="media/hdphoto22.wdp"/><Relationship Id="rId77" Type="http://schemas.openxmlformats.org/officeDocument/2006/relationships/image" Target="media/image46.png"/><Relationship Id="rId8" Type="http://schemas.openxmlformats.org/officeDocument/2006/relationships/image" Target="media/image1.png"/><Relationship Id="rId51" Type="http://schemas.microsoft.com/office/2007/relationships/hdphoto" Target="media/hdphoto14.wdp"/><Relationship Id="rId72" Type="http://schemas.openxmlformats.org/officeDocument/2006/relationships/image" Target="media/image42.png"/><Relationship Id="rId80" Type="http://schemas.openxmlformats.org/officeDocument/2006/relationships/footer" Target="footer1.xml"/><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microsoft.com/office/2007/relationships/hdphoto" Target="media/hdphoto8.wdp"/><Relationship Id="rId46" Type="http://schemas.microsoft.com/office/2007/relationships/hdphoto" Target="media/hdphoto12.wdp"/><Relationship Id="rId59" Type="http://schemas.microsoft.com/office/2007/relationships/hdphoto" Target="media/hdphoto18.wdp"/><Relationship Id="rId67" Type="http://schemas.openxmlformats.org/officeDocument/2006/relationships/image" Target="media/image39.png"/><Relationship Id="rId20" Type="http://schemas.microsoft.com/office/2007/relationships/hdphoto" Target="media/hdphoto5.wdp"/><Relationship Id="rId41" Type="http://schemas.openxmlformats.org/officeDocument/2006/relationships/image" Target="media/image25.png"/><Relationship Id="rId54" Type="http://schemas.openxmlformats.org/officeDocument/2006/relationships/image" Target="media/image32.png"/><Relationship Id="rId62" Type="http://schemas.openxmlformats.org/officeDocument/2006/relationships/image" Target="media/image36.png"/><Relationship Id="rId70" Type="http://schemas.openxmlformats.org/officeDocument/2006/relationships/image" Target="media/image41.png"/><Relationship Id="rId75" Type="http://schemas.openxmlformats.org/officeDocument/2006/relationships/image" Target="media/image44.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0.png"/><Relationship Id="rId28" Type="http://schemas.openxmlformats.org/officeDocument/2006/relationships/image" Target="media/image15.png"/><Relationship Id="rId36" Type="http://schemas.microsoft.com/office/2007/relationships/hdphoto" Target="media/hdphoto7.wdp"/><Relationship Id="rId49" Type="http://schemas.microsoft.com/office/2007/relationships/hdphoto" Target="media/hdphoto13.wdp"/><Relationship Id="rId57" Type="http://schemas.microsoft.com/office/2007/relationships/hdphoto" Target="media/hdphoto17.wdp"/><Relationship Id="rId10" Type="http://schemas.openxmlformats.org/officeDocument/2006/relationships/image" Target="media/image3.jpeg"/><Relationship Id="rId31" Type="http://schemas.openxmlformats.org/officeDocument/2006/relationships/image" Target="media/image18.png"/><Relationship Id="rId44" Type="http://schemas.microsoft.com/office/2007/relationships/hdphoto" Target="media/hdphoto11.wdp"/><Relationship Id="rId52" Type="http://schemas.openxmlformats.org/officeDocument/2006/relationships/image" Target="media/image31.png"/><Relationship Id="rId60" Type="http://schemas.openxmlformats.org/officeDocument/2006/relationships/image" Target="media/image35.png"/><Relationship Id="rId65" Type="http://schemas.openxmlformats.org/officeDocument/2006/relationships/image" Target="media/image38.png"/><Relationship Id="rId73" Type="http://schemas.openxmlformats.org/officeDocument/2006/relationships/image" Target="media/image43.png"/><Relationship Id="rId78" Type="http://schemas.openxmlformats.org/officeDocument/2006/relationships/image" Target="media/image47.png"/><Relationship Id="rId8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microsoft.com/office/2007/relationships/hdphoto" Target="media/hdphoto4.wdp"/><Relationship Id="rId39" Type="http://schemas.openxmlformats.org/officeDocument/2006/relationships/image" Target="media/image24.png"/><Relationship Id="rId34" Type="http://schemas.openxmlformats.org/officeDocument/2006/relationships/image" Target="media/image21.png"/><Relationship Id="rId50" Type="http://schemas.openxmlformats.org/officeDocument/2006/relationships/image" Target="media/image30.png"/><Relationship Id="rId55" Type="http://schemas.microsoft.com/office/2007/relationships/hdphoto" Target="media/hdphoto16.wdp"/><Relationship Id="rId76" Type="http://schemas.openxmlformats.org/officeDocument/2006/relationships/image" Target="media/image45.png"/><Relationship Id="rId7" Type="http://schemas.openxmlformats.org/officeDocument/2006/relationships/endnotes" Target="endnotes.xml"/><Relationship Id="rId71" Type="http://schemas.microsoft.com/office/2007/relationships/hdphoto" Target="media/hdphoto23.wdp"/><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microsoft.com/office/2007/relationships/hdphoto" Target="media/hdphoto9.wdp"/><Relationship Id="rId45" Type="http://schemas.openxmlformats.org/officeDocument/2006/relationships/image" Target="media/image27.png"/><Relationship Id="rId66" Type="http://schemas.microsoft.com/office/2007/relationships/hdphoto" Target="media/hdphoto21.wdp"/></Relationships>
</file>

<file path=word/_rels/footer1.xml.rels><?xml version="1.0" encoding="UTF-8" standalone="yes"?>
<Relationships xmlns="http://schemas.openxmlformats.org/package/2006/relationships"><Relationship Id="rId1" Type="http://schemas.openxmlformats.org/officeDocument/2006/relationships/image" Target="media/image49.png"/></Relationships>
</file>

<file path=word/_rels/footer2.xml.rels><?xml version="1.0" encoding="UTF-8" standalone="yes"?>
<Relationships xmlns="http://schemas.openxmlformats.org/package/2006/relationships"><Relationship Id="rId1" Type="http://schemas.openxmlformats.org/officeDocument/2006/relationships/image" Target="media/image49.png"/></Relationships>
</file>

<file path=word/_rels/header1.xml.rels><?xml version="1.0" encoding="UTF-8" standalone="yes"?>
<Relationships xmlns="http://schemas.openxmlformats.org/package/2006/relationships"><Relationship Id="rId1" Type="http://schemas.openxmlformats.org/officeDocument/2006/relationships/image" Target="media/image5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CE3C3-84A3-46CF-8B19-65D140775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7</TotalTime>
  <Pages>33</Pages>
  <Words>5181</Words>
  <Characters>28498</Characters>
  <Application>Microsoft Office Word</Application>
  <DocSecurity>0</DocSecurity>
  <Lines>237</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ila Leyva</dc:creator>
  <cp:lastModifiedBy>Sheila Leyva</cp:lastModifiedBy>
  <cp:revision>161</cp:revision>
  <dcterms:created xsi:type="dcterms:W3CDTF">2022-08-25T22:22:00Z</dcterms:created>
  <dcterms:modified xsi:type="dcterms:W3CDTF">2022-09-30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f3372b-4d0a-3d69-95e2-95f41ad7203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